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2980EB" w14:textId="7A8B5D45" w:rsidR="00484789" w:rsidRPr="005D0CC5" w:rsidRDefault="00484789">
      <w:pPr>
        <w:rPr>
          <w:rFonts w:ascii="Arial" w:hAnsi="Arial" w:cs="Arial"/>
        </w:rPr>
      </w:pPr>
      <w:r w:rsidRPr="005D0CC5">
        <w:rPr>
          <w:rFonts w:ascii="Arial" w:hAnsi="Arial" w:cs="Arial"/>
          <w:noProof/>
        </w:rPr>
        <w:drawing>
          <wp:inline distT="0" distB="0" distL="0" distR="0" wp14:anchorId="506CF6B4" wp14:editId="01E91795">
            <wp:extent cx="5400040" cy="93345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1FBE5" w14:textId="77777777" w:rsidR="00496173" w:rsidRPr="005D0CC5" w:rsidRDefault="00496173">
      <w:pPr>
        <w:rPr>
          <w:rFonts w:ascii="Arial" w:hAnsi="Arial" w:cs="Arial"/>
        </w:rPr>
      </w:pPr>
    </w:p>
    <w:p w14:paraId="1CD7DEF9" w14:textId="4DF1247F" w:rsidR="00496173" w:rsidRPr="005D0CC5" w:rsidRDefault="00496173">
      <w:pPr>
        <w:rPr>
          <w:rFonts w:ascii="Arial" w:hAnsi="Arial" w:cs="Arial"/>
        </w:rPr>
      </w:pPr>
      <w:r w:rsidRPr="005D0CC5">
        <w:rPr>
          <w:rFonts w:ascii="Arial" w:hAnsi="Arial" w:cs="Arial"/>
        </w:rPr>
        <w:t>Disciplina: Analise e Síntese de Algoritmos</w:t>
      </w:r>
    </w:p>
    <w:p w14:paraId="40C0E37B" w14:textId="0C942DEA" w:rsidR="00496173" w:rsidRPr="005D0CC5" w:rsidRDefault="00496173">
      <w:pPr>
        <w:rPr>
          <w:rFonts w:ascii="Arial" w:hAnsi="Arial" w:cs="Arial"/>
        </w:rPr>
      </w:pPr>
      <w:r w:rsidRPr="005D0CC5">
        <w:rPr>
          <w:rFonts w:ascii="Arial" w:hAnsi="Arial" w:cs="Arial"/>
        </w:rPr>
        <w:t xml:space="preserve">Professor: Dr. Luís Antônio Brasil </w:t>
      </w:r>
      <w:proofErr w:type="spellStart"/>
      <w:r w:rsidRPr="005D0CC5">
        <w:rPr>
          <w:rFonts w:ascii="Arial" w:hAnsi="Arial" w:cs="Arial"/>
        </w:rPr>
        <w:t>Kowada</w:t>
      </w:r>
      <w:proofErr w:type="spellEnd"/>
    </w:p>
    <w:p w14:paraId="3E768D17" w14:textId="6B6F8C39" w:rsidR="00496173" w:rsidRPr="005D0CC5" w:rsidRDefault="00496173">
      <w:pPr>
        <w:rPr>
          <w:rFonts w:ascii="Arial" w:hAnsi="Arial" w:cs="Arial"/>
        </w:rPr>
      </w:pPr>
      <w:r w:rsidRPr="005D0CC5">
        <w:rPr>
          <w:rFonts w:ascii="Arial" w:hAnsi="Arial" w:cs="Arial"/>
        </w:rPr>
        <w:t>Aluno: Flávio Miranda de Farias</w:t>
      </w:r>
    </w:p>
    <w:p w14:paraId="31636A48" w14:textId="77777777" w:rsidR="00496173" w:rsidRPr="005D0CC5" w:rsidRDefault="00496173">
      <w:pPr>
        <w:rPr>
          <w:rFonts w:ascii="Arial" w:hAnsi="Arial" w:cs="Arial"/>
        </w:rPr>
      </w:pPr>
    </w:p>
    <w:p w14:paraId="6B9D1E5B" w14:textId="752776BE" w:rsidR="00484789" w:rsidRPr="005D0CC5" w:rsidRDefault="002528C3" w:rsidP="002528C3">
      <w:pPr>
        <w:jc w:val="center"/>
        <w:rPr>
          <w:rFonts w:ascii="Arial" w:hAnsi="Arial" w:cs="Arial"/>
          <w:b/>
          <w:bCs/>
        </w:rPr>
      </w:pPr>
      <w:r w:rsidRPr="005D0CC5">
        <w:rPr>
          <w:rFonts w:ascii="Arial" w:hAnsi="Arial" w:cs="Arial"/>
          <w:b/>
          <w:bCs/>
        </w:rPr>
        <w:t>RELATÓRIO</w:t>
      </w:r>
    </w:p>
    <w:p w14:paraId="60C93772" w14:textId="22610AED" w:rsidR="002528C3" w:rsidRPr="005D0CC5" w:rsidRDefault="002528C3">
      <w:pPr>
        <w:rPr>
          <w:rFonts w:ascii="Arial" w:hAnsi="Arial" w:cs="Arial"/>
        </w:rPr>
      </w:pPr>
    </w:p>
    <w:p w14:paraId="1E2141FF" w14:textId="2C1A8BE9" w:rsidR="002528C3" w:rsidRPr="005D0CC5" w:rsidRDefault="002528C3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 xml:space="preserve">Comparativo dos métodos de multiplicação utilizando a técnica Karatsuba e Padrão. </w:t>
      </w:r>
    </w:p>
    <w:p w14:paraId="7CED9426" w14:textId="2DEEA556" w:rsidR="002528C3" w:rsidRPr="005D0CC5" w:rsidRDefault="002528C3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>A multiplicação de Karatsuba</w:t>
      </w:r>
      <w:r w:rsidR="00496173" w:rsidRPr="005D0CC5">
        <w:rPr>
          <w:rFonts w:ascii="Arial" w:hAnsi="Arial" w:cs="Arial"/>
        </w:rPr>
        <w:t xml:space="preserve"> </w:t>
      </w:r>
      <w:r w:rsidR="00496173" w:rsidRPr="005D0CC5">
        <w:rPr>
          <w:rFonts w:ascii="Arial" w:hAnsi="Arial" w:cs="Arial"/>
        </w:rPr>
        <w:fldChar w:fldCharType="begin" w:fldLock="1"/>
      </w:r>
      <w:r w:rsidR="00C418DB">
        <w:rPr>
          <w:rFonts w:ascii="Arial" w:hAnsi="Arial" w:cs="Arial"/>
        </w:rPr>
        <w:instrText>ADDIN CSL_CITATION {"citationItems":[{"id":"ITEM-1","itemData":{"author":[{"dropping-particle":"","family":"Karatsuba","given":"Anatolii Alexeevich","non-dropping-particle":"","parse-names":false,"suffix":""}],"container-title":"Proceedings of the Steklov Institute of Mathematics-Interperiodica Translation","id":"ITEM-1","issued":{"date-parts":[["1995"]]},"page":"169-183","publisher":"Providence, RI: American Mathematical Society","title":"The complexity of computations","type":"article-journal","volume":"211"},"uris":["http://www.mendeley.com/documents/?uuid=f22cd36d-d9f4-42c7-9047-63a220703b56"]}],"mendeley":{"formattedCitation":"(Karatsuba, 1995)","plainTextFormattedCitation":"(Karatsuba, 1995)","previouslyFormattedCitation":"(Karatsuba, 1995)"},"properties":{"noteIndex":0},"schema":"https://github.com/citation-style-language/schema/raw/master/csl-citation.json"}</w:instrText>
      </w:r>
      <w:r w:rsidR="00496173" w:rsidRPr="005D0CC5">
        <w:rPr>
          <w:rFonts w:ascii="Arial" w:hAnsi="Arial" w:cs="Arial"/>
        </w:rPr>
        <w:fldChar w:fldCharType="separate"/>
      </w:r>
      <w:r w:rsidR="00496173" w:rsidRPr="005D0CC5">
        <w:rPr>
          <w:rFonts w:ascii="Arial" w:hAnsi="Arial" w:cs="Arial"/>
          <w:noProof/>
        </w:rPr>
        <w:t>(Karatsuba, 1995)</w:t>
      </w:r>
      <w:r w:rsidR="00496173" w:rsidRPr="005D0CC5">
        <w:rPr>
          <w:rFonts w:ascii="Arial" w:hAnsi="Arial" w:cs="Arial"/>
        </w:rPr>
        <w:fldChar w:fldCharType="end"/>
      </w:r>
      <w:r w:rsidRPr="005D0CC5">
        <w:rPr>
          <w:rFonts w:ascii="Arial" w:hAnsi="Arial" w:cs="Arial"/>
        </w:rPr>
        <w:t xml:space="preserve"> é uma técnica recursiva para multiplicar vetores de números inteiros, muito diferente da técnica tradicional da escola primária. A multiplicação de Karatsuba é frequentemente ensinada nas aulas de ciência da computação e analisada teoricamente. Para números muito grandes</w:t>
      </w:r>
      <w:bookmarkStart w:id="0" w:name="_GoBack"/>
      <w:bookmarkEnd w:id="0"/>
      <w:r w:rsidRPr="005D0CC5">
        <w:rPr>
          <w:rFonts w:ascii="Arial" w:hAnsi="Arial" w:cs="Arial"/>
        </w:rPr>
        <w:t>, pelo menos teoricamente, entrega o melhor resultado no geral.</w:t>
      </w:r>
    </w:p>
    <w:p w14:paraId="6142B4F9" w14:textId="0AAE9599" w:rsidR="002528C3" w:rsidRPr="005D0CC5" w:rsidRDefault="002528C3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 xml:space="preserve">No entanto, para ter como método avaliativo, é preciso fazer algumas comparações empíricas. Para isto, foi escrito uma implementação usando </w:t>
      </w:r>
      <w:r w:rsidR="00496173" w:rsidRPr="005D0CC5">
        <w:rPr>
          <w:rFonts w:ascii="Arial" w:hAnsi="Arial" w:cs="Arial"/>
        </w:rPr>
        <w:t xml:space="preserve">código em </w:t>
      </w:r>
      <w:r w:rsidRPr="005D0CC5">
        <w:rPr>
          <w:rFonts w:ascii="Arial" w:hAnsi="Arial" w:cs="Arial"/>
        </w:rPr>
        <w:t>C++ e comparando a uma técnica apelidada de “Multiplicação Padrão”, no qual se assemelha em parte a técnica de Karatsuba, porem, dividindo as tarefas em mais partes.</w:t>
      </w:r>
    </w:p>
    <w:p w14:paraId="463F9774" w14:textId="333630A8" w:rsidR="002528C3" w:rsidRPr="005D0CC5" w:rsidRDefault="002528C3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 xml:space="preserve">Posteriormente será detalhado em mais detalhes o teste comparativo. </w:t>
      </w:r>
    </w:p>
    <w:p w14:paraId="40F55C59" w14:textId="5E76DDA3" w:rsidR="002528C3" w:rsidRPr="005D0CC5" w:rsidRDefault="002528C3" w:rsidP="002528C3">
      <w:pPr>
        <w:jc w:val="both"/>
        <w:rPr>
          <w:rFonts w:ascii="Arial" w:hAnsi="Arial" w:cs="Arial"/>
          <w:b/>
          <w:bCs/>
        </w:rPr>
      </w:pPr>
      <w:r w:rsidRPr="005D0CC5">
        <w:rPr>
          <w:rFonts w:ascii="Arial" w:hAnsi="Arial" w:cs="Arial"/>
          <w:b/>
          <w:bCs/>
        </w:rPr>
        <w:t>MOTIVAÇÃO</w:t>
      </w:r>
    </w:p>
    <w:p w14:paraId="11219A19" w14:textId="29B569C4" w:rsidR="002528C3" w:rsidRPr="005D0CC5" w:rsidRDefault="002528C3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 xml:space="preserve">Esta pesquisa foi estimulada em sala de aula na disciplina </w:t>
      </w:r>
      <w:r w:rsidR="00F47E7B" w:rsidRPr="005D0CC5">
        <w:rPr>
          <w:rFonts w:ascii="Arial" w:hAnsi="Arial" w:cs="Arial"/>
        </w:rPr>
        <w:t xml:space="preserve">de Analise e Síntese de Algoritmos da Pós-graduação em Computação da </w:t>
      </w:r>
      <w:r w:rsidRPr="005D0CC5">
        <w:rPr>
          <w:rFonts w:ascii="Arial" w:hAnsi="Arial" w:cs="Arial"/>
        </w:rPr>
        <w:t xml:space="preserve">UFF </w:t>
      </w:r>
      <w:r w:rsidR="00F47E7B" w:rsidRPr="005D0CC5">
        <w:rPr>
          <w:rFonts w:ascii="Arial" w:hAnsi="Arial" w:cs="Arial"/>
        </w:rPr>
        <w:t xml:space="preserve">em </w:t>
      </w:r>
      <w:r w:rsidRPr="005D0CC5">
        <w:rPr>
          <w:rFonts w:ascii="Arial" w:hAnsi="Arial" w:cs="Arial"/>
        </w:rPr>
        <w:t>2019-2</w:t>
      </w:r>
      <w:r w:rsidR="00F47E7B" w:rsidRPr="005D0CC5">
        <w:rPr>
          <w:rFonts w:ascii="Arial" w:hAnsi="Arial" w:cs="Arial"/>
        </w:rPr>
        <w:t xml:space="preserve"> pelo professor Dr. Luís</w:t>
      </w:r>
      <w:r w:rsidRPr="005D0CC5">
        <w:rPr>
          <w:rFonts w:ascii="Arial" w:hAnsi="Arial" w:cs="Arial"/>
        </w:rPr>
        <w:t xml:space="preserve"> </w:t>
      </w:r>
      <w:r w:rsidR="00F47E7B" w:rsidRPr="005D0CC5">
        <w:rPr>
          <w:rFonts w:ascii="Arial" w:hAnsi="Arial" w:cs="Arial"/>
        </w:rPr>
        <w:t>Antônio</w:t>
      </w:r>
      <w:r w:rsidRPr="005D0CC5">
        <w:rPr>
          <w:rFonts w:ascii="Arial" w:hAnsi="Arial" w:cs="Arial"/>
        </w:rPr>
        <w:t xml:space="preserve"> Brasil </w:t>
      </w:r>
      <w:proofErr w:type="spellStart"/>
      <w:r w:rsidRPr="005D0CC5">
        <w:rPr>
          <w:rFonts w:ascii="Arial" w:hAnsi="Arial" w:cs="Arial"/>
        </w:rPr>
        <w:t>Kowada</w:t>
      </w:r>
      <w:proofErr w:type="spellEnd"/>
      <w:r w:rsidR="00F47E7B" w:rsidRPr="005D0CC5">
        <w:rPr>
          <w:rFonts w:ascii="Arial" w:hAnsi="Arial" w:cs="Arial"/>
        </w:rPr>
        <w:t>. Que instigou aos alunos praticarem uma análise</w:t>
      </w:r>
      <w:r w:rsidRPr="005D0CC5">
        <w:rPr>
          <w:rFonts w:ascii="Arial" w:hAnsi="Arial" w:cs="Arial"/>
        </w:rPr>
        <w:t xml:space="preserve"> de </w:t>
      </w:r>
      <w:r w:rsidR="00F47E7B" w:rsidRPr="005D0CC5">
        <w:rPr>
          <w:rFonts w:ascii="Arial" w:hAnsi="Arial" w:cs="Arial"/>
        </w:rPr>
        <w:t>métodos</w:t>
      </w:r>
      <w:r w:rsidRPr="005D0CC5">
        <w:rPr>
          <w:rFonts w:ascii="Arial" w:hAnsi="Arial" w:cs="Arial"/>
        </w:rPr>
        <w:t xml:space="preserve"> de </w:t>
      </w:r>
      <w:r w:rsidR="00F47E7B" w:rsidRPr="005D0CC5">
        <w:rPr>
          <w:rFonts w:ascii="Arial" w:hAnsi="Arial" w:cs="Arial"/>
        </w:rPr>
        <w:t>multiplicação</w:t>
      </w:r>
      <w:r w:rsidRPr="005D0CC5">
        <w:rPr>
          <w:rFonts w:ascii="Arial" w:hAnsi="Arial" w:cs="Arial"/>
        </w:rPr>
        <w:t xml:space="preserve"> de </w:t>
      </w:r>
      <w:proofErr w:type="spellStart"/>
      <w:r w:rsidR="00F47E7B" w:rsidRPr="005D0CC5">
        <w:rPr>
          <w:rFonts w:ascii="Arial" w:hAnsi="Arial" w:cs="Arial"/>
        </w:rPr>
        <w:t>S</w:t>
      </w:r>
      <w:r w:rsidRPr="005D0CC5">
        <w:rPr>
          <w:rFonts w:ascii="Arial" w:hAnsi="Arial" w:cs="Arial"/>
        </w:rPr>
        <w:t>trings</w:t>
      </w:r>
      <w:proofErr w:type="spellEnd"/>
      <w:r w:rsidRPr="005D0CC5">
        <w:rPr>
          <w:rFonts w:ascii="Arial" w:hAnsi="Arial" w:cs="Arial"/>
        </w:rPr>
        <w:t xml:space="preserve"> </w:t>
      </w:r>
      <w:r w:rsidR="00F47E7B" w:rsidRPr="005D0CC5">
        <w:rPr>
          <w:rFonts w:ascii="Arial" w:hAnsi="Arial" w:cs="Arial"/>
        </w:rPr>
        <w:t xml:space="preserve">numéricas, tendo como base comparativa o </w:t>
      </w:r>
      <w:r w:rsidR="00496173" w:rsidRPr="005D0CC5">
        <w:rPr>
          <w:rFonts w:ascii="Arial" w:hAnsi="Arial" w:cs="Arial"/>
        </w:rPr>
        <w:t>algoritmo de Karatsuba, como concorrente, foi sugerido outro algoritmo recursivo.  A seguir a atividade proposta na integra.</w:t>
      </w:r>
    </w:p>
    <w:p w14:paraId="0A6EA762" w14:textId="3D4EE978" w:rsidR="005D0CC5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“Tarefa 1</w:t>
      </w:r>
    </w:p>
    <w:p w14:paraId="406B2A2A" w14:textId="5D3C5723" w:rsidR="005D0CC5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Multiplicação de dois números em uma base b qualquer com uma quantidade arbitrária de dígitos.</w:t>
      </w:r>
    </w:p>
    <w:p w14:paraId="6A3D5B8F" w14:textId="77777777" w:rsidR="005D0CC5" w:rsidRPr="005D0CC5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Multiplicação padrão</w:t>
      </w:r>
    </w:p>
    <w:p w14:paraId="4EEE66AC" w14:textId="77777777" w:rsidR="005D0CC5" w:rsidRPr="005D0CC5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Multiplicação Karatsuba</w:t>
      </w:r>
    </w:p>
    <w:p w14:paraId="4A0F844C" w14:textId="68D9346A" w:rsidR="005D0CC5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A implementação deve ser recursiva (para ambas multiplicações).</w:t>
      </w:r>
    </w:p>
    <w:p w14:paraId="2146C9D7" w14:textId="6FBCC79B" w:rsidR="005D0CC5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O programa, contendo ambas funções, pode ser feito em Python, C, C++, Java, Pascal ou Fortran.</w:t>
      </w:r>
    </w:p>
    <w:p w14:paraId="03BEC2B9" w14:textId="790D03DF" w:rsidR="005D0CC5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Acompanhando o programa (fonte e executável), deve haver um relatório, descrevendo o programa e fazendo uma simulação para diversos tamanhos de entrada diferente numa escala linear (p. ex. com crescimento de 10 em 10 dígitos) e numa escala exponencial (p. ex. com quantidade de dígitos variando de 1, 2, 4, 8, 16, 32, ...). A comparação deve ser feita quanto à quantidade de operações multiplicações elementares e quanto ao tempo de execução (em segundos).</w:t>
      </w:r>
    </w:p>
    <w:p w14:paraId="2FA75741" w14:textId="350CA35E" w:rsidR="00496173" w:rsidRPr="005D0CC5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5D0CC5">
        <w:rPr>
          <w:rFonts w:ascii="Arial" w:hAnsi="Arial" w:cs="Arial"/>
          <w:sz w:val="16"/>
          <w:szCs w:val="16"/>
        </w:rPr>
        <w:t>A entrega deve ser feita através de um arquivo compactado (.zip) incluindo o programa e o relatório.”</w:t>
      </w:r>
    </w:p>
    <w:p w14:paraId="7FECD8E5" w14:textId="4F66281E" w:rsidR="002528C3" w:rsidRPr="00C418DB" w:rsidRDefault="002528C3" w:rsidP="002528C3">
      <w:pPr>
        <w:jc w:val="both"/>
        <w:rPr>
          <w:rFonts w:ascii="Arial" w:hAnsi="Arial" w:cs="Arial"/>
          <w:b/>
          <w:bCs/>
        </w:rPr>
      </w:pPr>
      <w:r w:rsidRPr="00C418DB">
        <w:rPr>
          <w:rFonts w:ascii="Arial" w:hAnsi="Arial" w:cs="Arial"/>
          <w:b/>
          <w:bCs/>
        </w:rPr>
        <w:lastRenderedPageBreak/>
        <w:t>IMPLEMENTAÇÃO</w:t>
      </w:r>
    </w:p>
    <w:p w14:paraId="077F2285" w14:textId="31355C0F" w:rsidR="005D0CC5" w:rsidRDefault="005D0CC5" w:rsidP="002528C3">
      <w:pPr>
        <w:jc w:val="both"/>
        <w:rPr>
          <w:rFonts w:ascii="Arial" w:hAnsi="Arial" w:cs="Arial"/>
        </w:rPr>
      </w:pPr>
      <w:r w:rsidRPr="005D0CC5">
        <w:rPr>
          <w:rFonts w:ascii="Arial" w:hAnsi="Arial" w:cs="Arial"/>
        </w:rPr>
        <w:t>Para implementação</w:t>
      </w:r>
      <w:r>
        <w:rPr>
          <w:rFonts w:ascii="Arial" w:hAnsi="Arial" w:cs="Arial"/>
        </w:rPr>
        <w:t xml:space="preserve"> foi decidido usar a linguagem C++, em ambos os métodos (Karatsuba e Padrão), é solicitado na assinatura da função duas entradas de </w:t>
      </w:r>
      <w:proofErr w:type="spellStart"/>
      <w:r>
        <w:rPr>
          <w:rFonts w:ascii="Arial" w:hAnsi="Arial" w:cs="Arial"/>
        </w:rPr>
        <w:t>Strings</w:t>
      </w:r>
      <w:proofErr w:type="spellEnd"/>
      <w:r>
        <w:rPr>
          <w:rFonts w:ascii="Arial" w:hAnsi="Arial" w:cs="Arial"/>
        </w:rPr>
        <w:t xml:space="preserve"> </w:t>
      </w:r>
      <w:r w:rsidR="00D96020">
        <w:rPr>
          <w:rFonts w:ascii="Arial" w:hAnsi="Arial" w:cs="Arial"/>
        </w:rPr>
        <w:t xml:space="preserve">(s) </w:t>
      </w:r>
      <w:r>
        <w:rPr>
          <w:rFonts w:ascii="Arial" w:hAnsi="Arial" w:cs="Arial"/>
        </w:rPr>
        <w:t>com valores inteiros</w:t>
      </w:r>
      <w:r w:rsidR="00D96020">
        <w:rPr>
          <w:rFonts w:ascii="Arial" w:hAnsi="Arial" w:cs="Arial"/>
        </w:rPr>
        <w:t xml:space="preserve"> de tamanho n, sendo n&gt;=0 e s1 e s2 podem ser de tamanhos diferentes</w:t>
      </w:r>
      <w:r w:rsidR="00B51859">
        <w:rPr>
          <w:rFonts w:ascii="Arial" w:hAnsi="Arial" w:cs="Arial"/>
        </w:rPr>
        <w:t xml:space="preserve"> como pode ser visto na imagem a seguir</w:t>
      </w:r>
      <w:r>
        <w:rPr>
          <w:rFonts w:ascii="Arial" w:hAnsi="Arial" w:cs="Arial"/>
        </w:rPr>
        <w:t xml:space="preserve">, mais um inteiro representando a base </w:t>
      </w:r>
      <w:r w:rsidR="004356F8">
        <w:rPr>
          <w:rFonts w:ascii="Arial" w:hAnsi="Arial" w:cs="Arial"/>
        </w:rPr>
        <w:t>de tamanho t&gt;</w:t>
      </w:r>
      <w:r w:rsidR="00D96020">
        <w:rPr>
          <w:rFonts w:ascii="Arial" w:hAnsi="Arial" w:cs="Arial"/>
        </w:rPr>
        <w:t>0.</w:t>
      </w:r>
      <w:r>
        <w:rPr>
          <w:rFonts w:ascii="Arial" w:hAnsi="Arial" w:cs="Arial"/>
        </w:rPr>
        <w:t xml:space="preserve"> </w:t>
      </w:r>
      <w:r w:rsidR="00D96020">
        <w:rPr>
          <w:rFonts w:ascii="Arial" w:hAnsi="Arial" w:cs="Arial"/>
        </w:rPr>
        <w:t>C</w:t>
      </w:r>
      <w:r>
        <w:rPr>
          <w:rFonts w:ascii="Arial" w:hAnsi="Arial" w:cs="Arial"/>
        </w:rPr>
        <w:t xml:space="preserve">omo saída, retorna uma </w:t>
      </w:r>
      <w:proofErr w:type="spellStart"/>
      <w:r>
        <w:rPr>
          <w:rFonts w:ascii="Arial" w:hAnsi="Arial" w:cs="Arial"/>
        </w:rPr>
        <w:t>String</w:t>
      </w:r>
      <w:proofErr w:type="spellEnd"/>
      <w:r>
        <w:rPr>
          <w:rFonts w:ascii="Arial" w:hAnsi="Arial" w:cs="Arial"/>
        </w:rPr>
        <w:t xml:space="preserve"> </w:t>
      </w:r>
      <w:r w:rsidR="00D96020">
        <w:rPr>
          <w:rFonts w:ascii="Arial" w:hAnsi="Arial" w:cs="Arial"/>
        </w:rPr>
        <w:t xml:space="preserve">s3 </w:t>
      </w:r>
      <w:r>
        <w:rPr>
          <w:rFonts w:ascii="Arial" w:hAnsi="Arial" w:cs="Arial"/>
        </w:rPr>
        <w:t>também de inteiros representando o produto da multiplicação</w:t>
      </w:r>
      <w:r w:rsidR="00D96020">
        <w:rPr>
          <w:rFonts w:ascii="Arial" w:hAnsi="Arial" w:cs="Arial"/>
        </w:rPr>
        <w:t xml:space="preserve"> s3=s1*s2</w:t>
      </w:r>
      <w:r>
        <w:rPr>
          <w:rFonts w:ascii="Arial" w:hAnsi="Arial" w:cs="Arial"/>
        </w:rPr>
        <w:t xml:space="preserve">. </w:t>
      </w:r>
    </w:p>
    <w:p w14:paraId="67198762" w14:textId="5D470480" w:rsidR="00B51859" w:rsidRDefault="00B51859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08A27473" wp14:editId="6F1BB056">
            <wp:extent cx="5400040" cy="4119880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19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DE3F6" w14:textId="35F989BA" w:rsidR="002528C3" w:rsidRDefault="005D0CC5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o método </w:t>
      </w:r>
      <w:proofErr w:type="spellStart"/>
      <w:r>
        <w:rPr>
          <w:rFonts w:ascii="Arial" w:hAnsi="Arial" w:cs="Arial"/>
        </w:rPr>
        <w:t>main</w:t>
      </w:r>
      <w:proofErr w:type="spellEnd"/>
      <w:r>
        <w:rPr>
          <w:rFonts w:ascii="Arial" w:hAnsi="Arial" w:cs="Arial"/>
        </w:rPr>
        <w:t xml:space="preserve"> do programa, foi implementada </w:t>
      </w:r>
      <w:r w:rsidR="00D96020">
        <w:rPr>
          <w:rFonts w:ascii="Arial" w:hAnsi="Arial" w:cs="Arial"/>
        </w:rPr>
        <w:t>algumas decisões do usuário para tornar o programa mais prático, sendo elas:</w:t>
      </w:r>
    </w:p>
    <w:p w14:paraId="41256C34" w14:textId="6FE233F4" w:rsidR="00D96020" w:rsidRPr="008D105B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8D105B">
        <w:rPr>
          <w:rFonts w:ascii="Arial" w:hAnsi="Arial" w:cs="Arial"/>
        </w:rPr>
        <w:t>Escolha de base;</w:t>
      </w:r>
    </w:p>
    <w:p w14:paraId="53F011C6" w14:textId="29192DF3" w:rsidR="00D96020" w:rsidRPr="008D105B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8D105B">
        <w:rPr>
          <w:rFonts w:ascii="Arial" w:hAnsi="Arial" w:cs="Arial"/>
        </w:rPr>
        <w:t xml:space="preserve">Escolha do tamanho da primeira e segunda </w:t>
      </w:r>
      <w:proofErr w:type="spellStart"/>
      <w:r w:rsidRPr="008D105B">
        <w:rPr>
          <w:rFonts w:ascii="Arial" w:hAnsi="Arial" w:cs="Arial"/>
        </w:rPr>
        <w:t>String</w:t>
      </w:r>
      <w:proofErr w:type="spellEnd"/>
      <w:r w:rsidRPr="008D105B">
        <w:rPr>
          <w:rFonts w:ascii="Arial" w:hAnsi="Arial" w:cs="Arial"/>
        </w:rPr>
        <w:t>;</w:t>
      </w:r>
    </w:p>
    <w:p w14:paraId="46047BD9" w14:textId="51708F10" w:rsidR="00D96020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8D105B">
        <w:rPr>
          <w:rFonts w:ascii="Arial" w:hAnsi="Arial" w:cs="Arial"/>
        </w:rPr>
        <w:t xml:space="preserve">Escolha se deseja ver impresso as </w:t>
      </w:r>
      <w:proofErr w:type="spellStart"/>
      <w:r w:rsidRPr="008D105B">
        <w:rPr>
          <w:rFonts w:ascii="Arial" w:hAnsi="Arial" w:cs="Arial"/>
        </w:rPr>
        <w:t>Strings</w:t>
      </w:r>
      <w:proofErr w:type="spellEnd"/>
      <w:r w:rsidRPr="008D105B">
        <w:rPr>
          <w:rFonts w:ascii="Arial" w:hAnsi="Arial" w:cs="Arial"/>
        </w:rPr>
        <w:t xml:space="preserve"> de entrada e saída na tela, para ambos os métodos</w:t>
      </w:r>
      <w:r w:rsidR="008D105B">
        <w:rPr>
          <w:rFonts w:ascii="Arial" w:hAnsi="Arial" w:cs="Arial"/>
        </w:rPr>
        <w:t>;</w:t>
      </w:r>
    </w:p>
    <w:p w14:paraId="08D5149F" w14:textId="254B1CEF" w:rsidR="008D105B" w:rsidRPr="008D105B" w:rsidRDefault="008D105B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Opção de repetir os testes.</w:t>
      </w:r>
    </w:p>
    <w:p w14:paraId="371DA792" w14:textId="11A6AD06" w:rsidR="00D96020" w:rsidRDefault="00D96020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inda no método </w:t>
      </w:r>
      <w:proofErr w:type="spellStart"/>
      <w:r>
        <w:rPr>
          <w:rFonts w:ascii="Arial" w:hAnsi="Arial" w:cs="Arial"/>
        </w:rPr>
        <w:t>main</w:t>
      </w:r>
      <w:proofErr w:type="spellEnd"/>
      <w:r>
        <w:rPr>
          <w:rFonts w:ascii="Arial" w:hAnsi="Arial" w:cs="Arial"/>
        </w:rPr>
        <w:t xml:space="preserve">, com a decisão do tamanho das </w:t>
      </w:r>
      <w:proofErr w:type="spellStart"/>
      <w:r>
        <w:rPr>
          <w:rFonts w:ascii="Arial" w:hAnsi="Arial" w:cs="Arial"/>
        </w:rPr>
        <w:t>Strings</w:t>
      </w:r>
      <w:proofErr w:type="spellEnd"/>
      <w:r>
        <w:rPr>
          <w:rFonts w:ascii="Arial" w:hAnsi="Arial" w:cs="Arial"/>
        </w:rPr>
        <w:t xml:space="preserve">, são gerados valores inteiros positivos de forma randômica para preencher as entradas. </w:t>
      </w:r>
    </w:p>
    <w:p w14:paraId="42488AA2" w14:textId="662D3C2A" w:rsidR="00D96020" w:rsidRDefault="00D96020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Na saída, é cronometrado </w:t>
      </w:r>
      <w:r w:rsidR="008D105B">
        <w:rPr>
          <w:rFonts w:ascii="Arial" w:hAnsi="Arial" w:cs="Arial"/>
        </w:rPr>
        <w:t xml:space="preserve">e exibido </w:t>
      </w:r>
      <w:r>
        <w:rPr>
          <w:rFonts w:ascii="Arial" w:hAnsi="Arial" w:cs="Arial"/>
        </w:rPr>
        <w:t>o tempo de duração de cada método de multiplicação</w:t>
      </w:r>
      <w:r w:rsidR="008D105B">
        <w:rPr>
          <w:rFonts w:ascii="Arial" w:hAnsi="Arial" w:cs="Arial"/>
        </w:rPr>
        <w:t>, além do numero de acessos recursivos a cada método.</w:t>
      </w:r>
    </w:p>
    <w:p w14:paraId="44A13457" w14:textId="77777777" w:rsidR="008D105B" w:rsidRDefault="008D105B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O método </w:t>
      </w:r>
      <w:proofErr w:type="spellStart"/>
      <w:r>
        <w:rPr>
          <w:rFonts w:ascii="Arial" w:hAnsi="Arial" w:cs="Arial"/>
        </w:rPr>
        <w:t>karatsuba</w:t>
      </w:r>
      <w:proofErr w:type="spellEnd"/>
      <w:r>
        <w:rPr>
          <w:rFonts w:ascii="Arial" w:hAnsi="Arial" w:cs="Arial"/>
        </w:rPr>
        <w:t xml:space="preserve">, baseada no algoritmo de mesmo nome, nesta implementação possui o custo de </w:t>
      </w:r>
      <w:r w:rsidRPr="008D105B">
        <w:rPr>
          <w:rFonts w:ascii="Arial" w:hAnsi="Arial" w:cs="Arial"/>
        </w:rPr>
        <w:t>3(T)+19n+3</w:t>
      </w:r>
      <w:r>
        <w:rPr>
          <w:rFonts w:ascii="Arial" w:hAnsi="Arial" w:cs="Arial"/>
        </w:rPr>
        <w:t xml:space="preserve">, por possuir 3 chamadas recursivas internamente e 19 operações de custo assintótico n, mais a constante. Enquanto o método Padrão possui o custo de </w:t>
      </w:r>
      <w:r w:rsidRPr="008D105B">
        <w:rPr>
          <w:rFonts w:ascii="Arial" w:hAnsi="Arial" w:cs="Arial"/>
        </w:rPr>
        <w:t>4(T)+19n+3</w:t>
      </w:r>
      <w:r>
        <w:rPr>
          <w:rFonts w:ascii="Arial" w:hAnsi="Arial" w:cs="Arial"/>
        </w:rPr>
        <w:t>, muito semelhante ao método anterior, se diferencia basicamente por possuir 4 chamadas recursivas.</w:t>
      </w:r>
    </w:p>
    <w:p w14:paraId="706A11EA" w14:textId="02ACE56F" w:rsidR="008D105B" w:rsidRDefault="008D105B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Como metodologia comparativa, foi inserido um contador que informa ao final o número de recursões realizadas, além de comentários dentro do código explicando o custo assintótico de cada operação.</w:t>
      </w:r>
    </w:p>
    <w:p w14:paraId="3DEA84ED" w14:textId="530433D2" w:rsidR="00DD04A6" w:rsidRPr="00C418DB" w:rsidRDefault="00DD04A6" w:rsidP="002528C3">
      <w:pPr>
        <w:jc w:val="both"/>
        <w:rPr>
          <w:rFonts w:ascii="Arial" w:hAnsi="Arial" w:cs="Arial"/>
          <w:b/>
          <w:bCs/>
        </w:rPr>
      </w:pPr>
      <w:r w:rsidRPr="00C418DB">
        <w:rPr>
          <w:rFonts w:ascii="Arial" w:hAnsi="Arial" w:cs="Arial"/>
          <w:b/>
          <w:bCs/>
        </w:rPr>
        <w:t>RESULTADOS</w:t>
      </w:r>
    </w:p>
    <w:p w14:paraId="338600CF" w14:textId="3CE2B1F9" w:rsidR="00DD04A6" w:rsidRDefault="00DD04A6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Os testes foram realizados no sistema operacional Windows 10 com processador i5-7200 com 2,71GHz e 8 Gb RAM e SSD.</w:t>
      </w:r>
    </w:p>
    <w:p w14:paraId="75DD04ED" w14:textId="77777777" w:rsidR="00545B1B" w:rsidRDefault="00DD04A6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Para os testes foi decidido trabalhar nas bases numéricas</w:t>
      </w:r>
      <w:r w:rsidR="004356F8">
        <w:rPr>
          <w:rFonts w:ascii="Arial" w:hAnsi="Arial" w:cs="Arial"/>
        </w:rPr>
        <w:t xml:space="preserve"> populares</w:t>
      </w:r>
      <w:r>
        <w:rPr>
          <w:rFonts w:ascii="Arial" w:hAnsi="Arial" w:cs="Arial"/>
        </w:rPr>
        <w:t xml:space="preserve">, 2,8,10,16, mesmo </w:t>
      </w:r>
      <w:r w:rsidR="004356F8">
        <w:rPr>
          <w:rFonts w:ascii="Arial" w:hAnsi="Arial" w:cs="Arial"/>
        </w:rPr>
        <w:t>sendo possível trabalhar em qualquer valor de tamanho t</w:t>
      </w:r>
      <w:r>
        <w:rPr>
          <w:rFonts w:ascii="Arial" w:hAnsi="Arial" w:cs="Arial"/>
        </w:rPr>
        <w:t>.</w:t>
      </w:r>
      <w:r w:rsidR="008B2E0A">
        <w:rPr>
          <w:rFonts w:ascii="Arial" w:hAnsi="Arial" w:cs="Arial"/>
        </w:rPr>
        <w:t xml:space="preserve"> Em relação as entradas de </w:t>
      </w:r>
      <w:proofErr w:type="spellStart"/>
      <w:r w:rsidR="008B2E0A">
        <w:rPr>
          <w:rFonts w:ascii="Arial" w:hAnsi="Arial" w:cs="Arial"/>
        </w:rPr>
        <w:t>String</w:t>
      </w:r>
      <w:proofErr w:type="spellEnd"/>
      <w:r w:rsidR="008B2E0A">
        <w:rPr>
          <w:rFonts w:ascii="Arial" w:hAnsi="Arial" w:cs="Arial"/>
        </w:rPr>
        <w:t xml:space="preserve"> s de tamanho n, foi decidido trabalhar com s1=s2 para todos os testes, sendo s nos tamanhos exponenciais de base 2, sendo n=2^0 até 2^14. </w:t>
      </w:r>
    </w:p>
    <w:p w14:paraId="642870A4" w14:textId="7576B07C" w:rsidR="00545B1B" w:rsidRDefault="00545B1B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odos os testes foram realizados 3 vezes consecutivas para cada base t e cada tamanho de par de </w:t>
      </w:r>
      <w:proofErr w:type="spellStart"/>
      <w:r>
        <w:rPr>
          <w:rFonts w:ascii="Arial" w:hAnsi="Arial" w:cs="Arial"/>
        </w:rPr>
        <w:t>String</w:t>
      </w:r>
      <w:proofErr w:type="spellEnd"/>
      <w:r>
        <w:rPr>
          <w:rFonts w:ascii="Arial" w:hAnsi="Arial" w:cs="Arial"/>
        </w:rPr>
        <w:t xml:space="preserve"> n, </w:t>
      </w:r>
      <w:r w:rsidR="00FF1B2C">
        <w:rPr>
          <w:rFonts w:ascii="Arial" w:hAnsi="Arial" w:cs="Arial"/>
        </w:rPr>
        <w:t>realizando</w:t>
      </w:r>
      <w:r>
        <w:rPr>
          <w:rFonts w:ascii="Arial" w:hAnsi="Arial" w:cs="Arial"/>
        </w:rPr>
        <w:t xml:space="preserve"> 180 execuções </w:t>
      </w:r>
      <w:r w:rsidR="00FF1B2C">
        <w:rPr>
          <w:rFonts w:ascii="Arial" w:hAnsi="Arial" w:cs="Arial"/>
        </w:rPr>
        <w:t>de cada método ou 360 no total.</w:t>
      </w:r>
      <w:r w:rsidR="00793BBC">
        <w:rPr>
          <w:rFonts w:ascii="Arial" w:hAnsi="Arial" w:cs="Arial"/>
        </w:rPr>
        <w:t xml:space="preserve"> Foi optado por repetir 3 vezes com objetivo de usarmos o menor tempo, pois o tempo poderia sofrer alterações devido à concorrência com sistemas concorrentes na pilha do sistema operacional, o número de acessos recursivos não alterava pois o numero era o mesmo para os 3 testes</w:t>
      </w:r>
      <w:r w:rsidR="00B51859">
        <w:rPr>
          <w:rFonts w:ascii="Arial" w:hAnsi="Arial" w:cs="Arial"/>
        </w:rPr>
        <w:t>, como pode ser visto na imagem capturada a seguir</w:t>
      </w:r>
      <w:r w:rsidR="00793BBC">
        <w:rPr>
          <w:rFonts w:ascii="Arial" w:hAnsi="Arial" w:cs="Arial"/>
        </w:rPr>
        <w:t>.</w:t>
      </w:r>
    </w:p>
    <w:p w14:paraId="4504DADA" w14:textId="5EA6D584" w:rsidR="00B51859" w:rsidRDefault="00B51859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44FCF18F" wp14:editId="62709886">
            <wp:extent cx="5400040" cy="4131310"/>
            <wp:effectExtent l="0" t="0" r="0" b="254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A09830" w14:textId="5ABAE80C" w:rsidR="008B2E0A" w:rsidRDefault="00B51859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odo este projeto c</w:t>
      </w:r>
      <w:r w:rsidR="008B2E0A">
        <w:rPr>
          <w:rFonts w:ascii="Arial" w:hAnsi="Arial" w:cs="Arial"/>
        </w:rPr>
        <w:t xml:space="preserve">omo </w:t>
      </w:r>
      <w:r>
        <w:rPr>
          <w:rFonts w:ascii="Arial" w:hAnsi="Arial" w:cs="Arial"/>
        </w:rPr>
        <w:t>código fonte, tabulação de dados, entre outras, então disponíveis na</w:t>
      </w:r>
      <w:r w:rsidR="00C418DB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asta do GitHub </w:t>
      </w: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>ADDIN CSL_CITATION {"citationItems":[{"id":"ITEM-1","itemData":{"URL":"https://github.com/fmflavio/Karatsuba","accessed":{"date-parts":[["2019","9","15"]]},"author":[{"dropping-particle":"de","family":"Farias","given":"Flávio MIranda","non-dropping-particle":"","parse-names":false,"suffix":""}],"id":"ITEM-1","issued":{"date-parts":[["2019"]]},"title":"Karatsuba String C++","type":"webpage"},"uris":["http://www.mendeley.com/documents/?uuid=70ef6e2a-4e41-39be-b059-f95913aad271"]}],"mendeley":{"formattedCitation":"(Farias, 2019)","plainTextFormattedCitation":"(Farias, 2019)"},"properties":{"noteIndex":0},"schema":"https://github.com/citation-style-language/schema/raw/master/csl-citation.json"}</w:instrText>
      </w:r>
      <w:r>
        <w:rPr>
          <w:rFonts w:ascii="Arial" w:hAnsi="Arial" w:cs="Arial"/>
        </w:rPr>
        <w:fldChar w:fldCharType="separate"/>
      </w:r>
      <w:r w:rsidRPr="00B51859">
        <w:rPr>
          <w:rFonts w:ascii="Arial" w:hAnsi="Arial" w:cs="Arial"/>
          <w:noProof/>
        </w:rPr>
        <w:t>(Farias, 2019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A seguir </w:t>
      </w:r>
      <w:r w:rsidR="00062685">
        <w:rPr>
          <w:rFonts w:ascii="Arial" w:hAnsi="Arial" w:cs="Arial"/>
        </w:rPr>
        <w:t>estão os dados dos testes</w:t>
      </w:r>
      <w:r>
        <w:rPr>
          <w:rFonts w:ascii="Arial" w:hAnsi="Arial" w:cs="Arial"/>
        </w:rPr>
        <w:t>:</w:t>
      </w:r>
    </w:p>
    <w:p w14:paraId="7B12F883" w14:textId="21D4A9E9" w:rsidR="00604B9E" w:rsidRDefault="00604B9E" w:rsidP="002528C3">
      <w:pPr>
        <w:jc w:val="both"/>
        <w:rPr>
          <w:rFonts w:ascii="Arial" w:hAnsi="Arial" w:cs="Arial"/>
        </w:rPr>
      </w:pPr>
    </w:p>
    <w:p w14:paraId="76870DE8" w14:textId="362D7B50" w:rsidR="00604B9E" w:rsidRDefault="00604B9E" w:rsidP="002528C3">
      <w:pPr>
        <w:jc w:val="both"/>
        <w:rPr>
          <w:rFonts w:ascii="Arial" w:hAnsi="Arial" w:cs="Arial"/>
        </w:rPr>
      </w:pPr>
    </w:p>
    <w:p w14:paraId="09E0739F" w14:textId="02C06026" w:rsidR="00604B9E" w:rsidRDefault="00604B9E" w:rsidP="002528C3">
      <w:pPr>
        <w:jc w:val="both"/>
        <w:rPr>
          <w:rFonts w:ascii="Arial" w:hAnsi="Arial" w:cs="Arial"/>
        </w:rPr>
      </w:pPr>
    </w:p>
    <w:p w14:paraId="29354CED" w14:textId="77777777" w:rsidR="00604B9E" w:rsidRDefault="00604B9E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6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71"/>
      </w:tblGrid>
      <w:tr w:rsidR="0027301A" w:rsidRPr="0027301A" w14:paraId="028D0E0B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6" w:type="dxa"/>
            <w:gridSpan w:val="6"/>
            <w:noWrap/>
            <w:hideMark/>
          </w:tcPr>
          <w:p w14:paraId="7E579F74" w14:textId="77777777" w:rsidR="0027301A" w:rsidRPr="0027301A" w:rsidRDefault="0027301A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Base 2</w:t>
            </w:r>
          </w:p>
        </w:tc>
      </w:tr>
      <w:tr w:rsidR="00604B9E" w:rsidRPr="0027301A" w14:paraId="0CA5E7F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78607ADC" w14:textId="77777777" w:rsidR="00604B9E" w:rsidRPr="0027301A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6" w:type="dxa"/>
            <w:gridSpan w:val="3"/>
            <w:noWrap/>
            <w:hideMark/>
          </w:tcPr>
          <w:p w14:paraId="0DEE5E57" w14:textId="77777777" w:rsidR="00604B9E" w:rsidRPr="0027301A" w:rsidRDefault="00604B9E" w:rsidP="00604B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604B9E" w:rsidRPr="0027301A" w14:paraId="06E165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C045E5" w14:textId="77777777" w:rsidR="00604B9E" w:rsidRPr="0027301A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12463C42" w14:textId="77777777" w:rsidR="00604B9E" w:rsidRPr="0027301A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2B827031" w14:textId="77777777" w:rsidR="00604B9E" w:rsidRPr="0027301A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74EF985D" w14:textId="77777777" w:rsidR="00604B9E" w:rsidRPr="0027301A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26B50F57" w14:textId="77777777" w:rsidR="00604B9E" w:rsidRPr="0027301A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1" w:type="dxa"/>
            <w:noWrap/>
            <w:hideMark/>
          </w:tcPr>
          <w:p w14:paraId="0B1A3149" w14:textId="77777777" w:rsidR="00604B9E" w:rsidRPr="0027301A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604B9E" w:rsidRPr="0027301A" w14:paraId="31D80E9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FF56C9E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5549741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293B78BF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70A7CCC4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706768E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4A30166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7157798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8B5626B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18D845A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D1B5699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39C8CFD6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67DA2912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76679B2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1BADF1D0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3DF18E6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0CB0100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</w:t>
            </w:r>
          </w:p>
        </w:tc>
        <w:tc>
          <w:tcPr>
            <w:tcW w:w="1605" w:type="dxa"/>
            <w:noWrap/>
            <w:hideMark/>
          </w:tcPr>
          <w:p w14:paraId="66F247D8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3</w:t>
            </w:r>
          </w:p>
        </w:tc>
        <w:tc>
          <w:tcPr>
            <w:tcW w:w="1382" w:type="dxa"/>
            <w:noWrap/>
            <w:hideMark/>
          </w:tcPr>
          <w:p w14:paraId="62573BDC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47A063D4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F228DFC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0BBB02C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B227660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74243B74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2D09D7A3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5</w:t>
            </w:r>
          </w:p>
        </w:tc>
        <w:tc>
          <w:tcPr>
            <w:tcW w:w="1382" w:type="dxa"/>
            <w:noWrap/>
            <w:hideMark/>
          </w:tcPr>
          <w:p w14:paraId="09DD81A8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11C3CD65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FAB5A7C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4369593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65EA21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0D3AE10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12</w:t>
            </w:r>
          </w:p>
        </w:tc>
        <w:tc>
          <w:tcPr>
            <w:tcW w:w="1605" w:type="dxa"/>
            <w:noWrap/>
            <w:hideMark/>
          </w:tcPr>
          <w:p w14:paraId="53C9468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85</w:t>
            </w:r>
          </w:p>
        </w:tc>
        <w:tc>
          <w:tcPr>
            <w:tcW w:w="1382" w:type="dxa"/>
            <w:noWrap/>
            <w:hideMark/>
          </w:tcPr>
          <w:p w14:paraId="7275163B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10E2BC9D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56A8B28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771C5030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B9185F3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8CCA0BB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26</w:t>
            </w:r>
          </w:p>
        </w:tc>
        <w:tc>
          <w:tcPr>
            <w:tcW w:w="1605" w:type="dxa"/>
            <w:noWrap/>
            <w:hideMark/>
          </w:tcPr>
          <w:p w14:paraId="3D3EFD86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753</w:t>
            </w:r>
          </w:p>
        </w:tc>
        <w:tc>
          <w:tcPr>
            <w:tcW w:w="1382" w:type="dxa"/>
            <w:noWrap/>
            <w:hideMark/>
          </w:tcPr>
          <w:p w14:paraId="359A249E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57B8462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E928C47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27301A" w14:paraId="0C18B8E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43D3DD2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0C7968D9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75</w:t>
            </w:r>
          </w:p>
        </w:tc>
        <w:tc>
          <w:tcPr>
            <w:tcW w:w="1605" w:type="dxa"/>
            <w:noWrap/>
            <w:hideMark/>
          </w:tcPr>
          <w:p w14:paraId="28B81238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5093</w:t>
            </w:r>
          </w:p>
        </w:tc>
        <w:tc>
          <w:tcPr>
            <w:tcW w:w="1382" w:type="dxa"/>
            <w:noWrap/>
            <w:hideMark/>
          </w:tcPr>
          <w:p w14:paraId="6034F9C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6B5ED59A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0356963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27301A" w14:paraId="03D67D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B7B649E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37CFD94A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740</w:t>
            </w:r>
          </w:p>
        </w:tc>
        <w:tc>
          <w:tcPr>
            <w:tcW w:w="1605" w:type="dxa"/>
            <w:noWrap/>
            <w:hideMark/>
          </w:tcPr>
          <w:p w14:paraId="3BCFC832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101</w:t>
            </w:r>
          </w:p>
        </w:tc>
        <w:tc>
          <w:tcPr>
            <w:tcW w:w="1382" w:type="dxa"/>
            <w:noWrap/>
            <w:hideMark/>
          </w:tcPr>
          <w:p w14:paraId="0A0B0686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6405F6E7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53DDECE9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27301A" w14:paraId="537EB3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68D6C68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0A84C70C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8479</w:t>
            </w:r>
          </w:p>
        </w:tc>
        <w:tc>
          <w:tcPr>
            <w:tcW w:w="1605" w:type="dxa"/>
            <w:noWrap/>
            <w:hideMark/>
          </w:tcPr>
          <w:p w14:paraId="22D4D51A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5597</w:t>
            </w:r>
          </w:p>
        </w:tc>
        <w:tc>
          <w:tcPr>
            <w:tcW w:w="1382" w:type="dxa"/>
            <w:noWrap/>
            <w:hideMark/>
          </w:tcPr>
          <w:p w14:paraId="500077EB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3D054D8F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0F7D42F7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21</w:t>
            </w:r>
          </w:p>
        </w:tc>
      </w:tr>
      <w:tr w:rsidR="00604B9E" w:rsidRPr="0027301A" w14:paraId="06D3111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EB18C4E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3C60656D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6101</w:t>
            </w:r>
          </w:p>
        </w:tc>
        <w:tc>
          <w:tcPr>
            <w:tcW w:w="1605" w:type="dxa"/>
            <w:noWrap/>
            <w:hideMark/>
          </w:tcPr>
          <w:p w14:paraId="591FDF50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61153</w:t>
            </w:r>
          </w:p>
        </w:tc>
        <w:tc>
          <w:tcPr>
            <w:tcW w:w="1382" w:type="dxa"/>
            <w:noWrap/>
            <w:hideMark/>
          </w:tcPr>
          <w:p w14:paraId="05FE4075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05FB6AC0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13</w:t>
            </w:r>
          </w:p>
        </w:tc>
        <w:tc>
          <w:tcPr>
            <w:tcW w:w="1171" w:type="dxa"/>
            <w:noWrap/>
            <w:hideMark/>
          </w:tcPr>
          <w:p w14:paraId="193AFB9A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164</w:t>
            </w:r>
          </w:p>
        </w:tc>
      </w:tr>
      <w:tr w:rsidR="00604B9E" w:rsidRPr="0027301A" w14:paraId="35EB42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A43B0DD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41E504BF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78877</w:t>
            </w:r>
          </w:p>
        </w:tc>
        <w:tc>
          <w:tcPr>
            <w:tcW w:w="1605" w:type="dxa"/>
            <w:noWrap/>
            <w:hideMark/>
          </w:tcPr>
          <w:p w14:paraId="09F3F3E6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74453</w:t>
            </w:r>
          </w:p>
        </w:tc>
        <w:tc>
          <w:tcPr>
            <w:tcW w:w="1382" w:type="dxa"/>
            <w:noWrap/>
            <w:hideMark/>
          </w:tcPr>
          <w:p w14:paraId="333E71AF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7D9C0FED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052</w:t>
            </w:r>
          </w:p>
        </w:tc>
        <w:tc>
          <w:tcPr>
            <w:tcW w:w="1171" w:type="dxa"/>
            <w:noWrap/>
            <w:hideMark/>
          </w:tcPr>
          <w:p w14:paraId="671BF0A1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574</w:t>
            </w:r>
          </w:p>
        </w:tc>
      </w:tr>
      <w:tr w:rsidR="00604B9E" w:rsidRPr="0027301A" w14:paraId="19FA828F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5B80CE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5A6929D6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36581</w:t>
            </w:r>
          </w:p>
        </w:tc>
        <w:tc>
          <w:tcPr>
            <w:tcW w:w="1605" w:type="dxa"/>
            <w:noWrap/>
            <w:hideMark/>
          </w:tcPr>
          <w:p w14:paraId="0F76F021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304597</w:t>
            </w:r>
          </w:p>
        </w:tc>
        <w:tc>
          <w:tcPr>
            <w:tcW w:w="1382" w:type="dxa"/>
            <w:noWrap/>
            <w:hideMark/>
          </w:tcPr>
          <w:p w14:paraId="141376D6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49C29BE0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2</w:t>
            </w:r>
          </w:p>
        </w:tc>
        <w:tc>
          <w:tcPr>
            <w:tcW w:w="1171" w:type="dxa"/>
            <w:noWrap/>
            <w:hideMark/>
          </w:tcPr>
          <w:p w14:paraId="49E2B9B0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,689</w:t>
            </w:r>
          </w:p>
        </w:tc>
      </w:tr>
      <w:tr w:rsidR="00604B9E" w:rsidRPr="0027301A" w14:paraId="4DFE523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A6F77D3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6154A541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703807</w:t>
            </w:r>
          </w:p>
        </w:tc>
        <w:tc>
          <w:tcPr>
            <w:tcW w:w="1605" w:type="dxa"/>
            <w:noWrap/>
            <w:hideMark/>
          </w:tcPr>
          <w:p w14:paraId="0754930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7091517</w:t>
            </w:r>
          </w:p>
        </w:tc>
        <w:tc>
          <w:tcPr>
            <w:tcW w:w="1382" w:type="dxa"/>
            <w:noWrap/>
            <w:hideMark/>
          </w:tcPr>
          <w:p w14:paraId="4F45A689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E12B275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0,648</w:t>
            </w:r>
          </w:p>
        </w:tc>
        <w:tc>
          <w:tcPr>
            <w:tcW w:w="1171" w:type="dxa"/>
            <w:noWrap/>
            <w:hideMark/>
          </w:tcPr>
          <w:p w14:paraId="6E55006D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0,528</w:t>
            </w:r>
          </w:p>
        </w:tc>
      </w:tr>
      <w:tr w:rsidR="00604B9E" w:rsidRPr="0027301A" w14:paraId="744D48F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0A4716E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2FA048F3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124637</w:t>
            </w:r>
          </w:p>
        </w:tc>
        <w:tc>
          <w:tcPr>
            <w:tcW w:w="1605" w:type="dxa"/>
            <w:noWrap/>
            <w:hideMark/>
          </w:tcPr>
          <w:p w14:paraId="331B70C3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8265201</w:t>
            </w:r>
          </w:p>
        </w:tc>
        <w:tc>
          <w:tcPr>
            <w:tcW w:w="1382" w:type="dxa"/>
            <w:noWrap/>
            <w:hideMark/>
          </w:tcPr>
          <w:p w14:paraId="2A9E3BA7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136334C3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,866</w:t>
            </w:r>
          </w:p>
        </w:tc>
        <w:tc>
          <w:tcPr>
            <w:tcW w:w="1171" w:type="dxa"/>
            <w:noWrap/>
            <w:hideMark/>
          </w:tcPr>
          <w:p w14:paraId="5FEBCE11" w14:textId="77777777" w:rsidR="00604B9E" w:rsidRPr="0027301A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40,682</w:t>
            </w:r>
          </w:p>
        </w:tc>
      </w:tr>
      <w:tr w:rsidR="00604B9E" w:rsidRPr="0027301A" w14:paraId="0880FBC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F580C0" w14:textId="77777777" w:rsidR="00604B9E" w:rsidRPr="0027301A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C592F2D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6360397</w:t>
            </w:r>
          </w:p>
        </w:tc>
        <w:tc>
          <w:tcPr>
            <w:tcW w:w="1605" w:type="dxa"/>
            <w:noWrap/>
            <w:hideMark/>
          </w:tcPr>
          <w:p w14:paraId="54739AA0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272774013</w:t>
            </w:r>
          </w:p>
        </w:tc>
        <w:tc>
          <w:tcPr>
            <w:tcW w:w="1382" w:type="dxa"/>
            <w:noWrap/>
            <w:hideMark/>
          </w:tcPr>
          <w:p w14:paraId="000EFBBB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59DBD6BA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5,601</w:t>
            </w:r>
          </w:p>
        </w:tc>
        <w:tc>
          <w:tcPr>
            <w:tcW w:w="1171" w:type="dxa"/>
            <w:noWrap/>
            <w:hideMark/>
          </w:tcPr>
          <w:p w14:paraId="61C97456" w14:textId="77777777" w:rsidR="00604B9E" w:rsidRPr="0027301A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7301A">
              <w:rPr>
                <w:rFonts w:ascii="Calibri" w:eastAsia="Times New Roman" w:hAnsi="Calibri" w:cs="Calibri"/>
                <w:color w:val="000000"/>
                <w:lang w:eastAsia="pt-BR"/>
              </w:rPr>
              <w:t>162,921</w:t>
            </w:r>
          </w:p>
        </w:tc>
      </w:tr>
    </w:tbl>
    <w:p w14:paraId="48E70334" w14:textId="6FEB16F8" w:rsidR="0027301A" w:rsidRDefault="0027301A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4" w:type="dxa"/>
        <w:tblLook w:val="04A0" w:firstRow="1" w:lastRow="0" w:firstColumn="1" w:lastColumn="0" w:noHBand="0" w:noVBand="1"/>
      </w:tblPr>
      <w:tblGrid>
        <w:gridCol w:w="1401"/>
        <w:gridCol w:w="1503"/>
        <w:gridCol w:w="1627"/>
        <w:gridCol w:w="1401"/>
        <w:gridCol w:w="1503"/>
        <w:gridCol w:w="1069"/>
      </w:tblGrid>
      <w:tr w:rsidR="00E7619F" w:rsidRPr="00E7619F" w14:paraId="44B34617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4" w:type="dxa"/>
            <w:gridSpan w:val="6"/>
            <w:noWrap/>
            <w:hideMark/>
          </w:tcPr>
          <w:p w14:paraId="63796F64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Base 8</w:t>
            </w:r>
          </w:p>
        </w:tc>
      </w:tr>
      <w:tr w:rsidR="00E7619F" w:rsidRPr="00E7619F" w14:paraId="0D8DF43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  <w:gridSpan w:val="3"/>
            <w:noWrap/>
            <w:hideMark/>
          </w:tcPr>
          <w:p w14:paraId="2C94B660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3973" w:type="dxa"/>
            <w:gridSpan w:val="3"/>
            <w:noWrap/>
            <w:hideMark/>
          </w:tcPr>
          <w:p w14:paraId="11588FB6" w14:textId="77777777" w:rsidR="00E7619F" w:rsidRPr="00E7619F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E7619F" w14:paraId="1514AF9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9DF87B4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2F65B911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27" w:type="dxa"/>
            <w:noWrap/>
            <w:hideMark/>
          </w:tcPr>
          <w:p w14:paraId="6C798F40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01" w:type="dxa"/>
            <w:noWrap/>
            <w:hideMark/>
          </w:tcPr>
          <w:p w14:paraId="638E4641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642A12B6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69" w:type="dxa"/>
            <w:noWrap/>
            <w:hideMark/>
          </w:tcPr>
          <w:p w14:paraId="3D1CCDEC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E7619F" w14:paraId="06B397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5A16AC1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C8956B7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27" w:type="dxa"/>
            <w:noWrap/>
            <w:hideMark/>
          </w:tcPr>
          <w:p w14:paraId="2BD073D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01" w:type="dxa"/>
            <w:noWrap/>
            <w:hideMark/>
          </w:tcPr>
          <w:p w14:paraId="3CE7FB50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AA0F4AB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D71E55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665EB117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32C3C28D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1B0B724B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27" w:type="dxa"/>
            <w:noWrap/>
            <w:hideMark/>
          </w:tcPr>
          <w:p w14:paraId="212C5D46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401" w:type="dxa"/>
            <w:noWrap/>
            <w:hideMark/>
          </w:tcPr>
          <w:p w14:paraId="13036D6A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0589301D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076947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2F22FB5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9BCB990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3827ACF8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27" w:type="dxa"/>
            <w:noWrap/>
            <w:hideMark/>
          </w:tcPr>
          <w:p w14:paraId="65236FE5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401" w:type="dxa"/>
            <w:noWrap/>
            <w:hideMark/>
          </w:tcPr>
          <w:p w14:paraId="639BEDEC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700367E0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4DB4E0DA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5FE729B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C11F566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0800495D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8</w:t>
            </w:r>
          </w:p>
        </w:tc>
        <w:tc>
          <w:tcPr>
            <w:tcW w:w="1627" w:type="dxa"/>
            <w:noWrap/>
            <w:hideMark/>
          </w:tcPr>
          <w:p w14:paraId="0E0B1947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5</w:t>
            </w:r>
          </w:p>
        </w:tc>
        <w:tc>
          <w:tcPr>
            <w:tcW w:w="1401" w:type="dxa"/>
            <w:noWrap/>
            <w:hideMark/>
          </w:tcPr>
          <w:p w14:paraId="4B4AE659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1373B45C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58DAE099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71BFEC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23947E6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2A880F48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54</w:t>
            </w:r>
          </w:p>
        </w:tc>
        <w:tc>
          <w:tcPr>
            <w:tcW w:w="1627" w:type="dxa"/>
            <w:noWrap/>
            <w:hideMark/>
          </w:tcPr>
          <w:p w14:paraId="40BF16FF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89</w:t>
            </w:r>
          </w:p>
        </w:tc>
        <w:tc>
          <w:tcPr>
            <w:tcW w:w="1401" w:type="dxa"/>
            <w:noWrap/>
            <w:hideMark/>
          </w:tcPr>
          <w:p w14:paraId="6318DE1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4C0CE6A8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25F98DC1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13D806DB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AF2C759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7ED698D7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26</w:t>
            </w:r>
          </w:p>
        </w:tc>
        <w:tc>
          <w:tcPr>
            <w:tcW w:w="1627" w:type="dxa"/>
            <w:noWrap/>
            <w:hideMark/>
          </w:tcPr>
          <w:p w14:paraId="09B26586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53</w:t>
            </w:r>
          </w:p>
        </w:tc>
        <w:tc>
          <w:tcPr>
            <w:tcW w:w="1401" w:type="dxa"/>
            <w:noWrap/>
            <w:hideMark/>
          </w:tcPr>
          <w:p w14:paraId="7E315D83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46DD71D6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3864F356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281703E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18BC684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A4B9051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591</w:t>
            </w:r>
          </w:p>
        </w:tc>
        <w:tc>
          <w:tcPr>
            <w:tcW w:w="1627" w:type="dxa"/>
            <w:noWrap/>
            <w:hideMark/>
          </w:tcPr>
          <w:p w14:paraId="4FEC4F83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761</w:t>
            </w:r>
          </w:p>
        </w:tc>
        <w:tc>
          <w:tcPr>
            <w:tcW w:w="1401" w:type="dxa"/>
            <w:noWrap/>
            <w:hideMark/>
          </w:tcPr>
          <w:p w14:paraId="7164D3FB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4254403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069" w:type="dxa"/>
            <w:noWrap/>
            <w:hideMark/>
          </w:tcPr>
          <w:p w14:paraId="64AEFC6E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13552C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5FD2C4E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2C996416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792</w:t>
            </w:r>
          </w:p>
        </w:tc>
        <w:tc>
          <w:tcPr>
            <w:tcW w:w="1627" w:type="dxa"/>
            <w:noWrap/>
            <w:hideMark/>
          </w:tcPr>
          <w:p w14:paraId="13A158DE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1629</w:t>
            </w:r>
          </w:p>
        </w:tc>
        <w:tc>
          <w:tcPr>
            <w:tcW w:w="1401" w:type="dxa"/>
            <w:noWrap/>
            <w:hideMark/>
          </w:tcPr>
          <w:p w14:paraId="7C747638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1AE82B8C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2</w:t>
            </w:r>
          </w:p>
        </w:tc>
        <w:tc>
          <w:tcPr>
            <w:tcW w:w="1069" w:type="dxa"/>
            <w:noWrap/>
            <w:hideMark/>
          </w:tcPr>
          <w:p w14:paraId="57DB4E3C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14</w:t>
            </w:r>
          </w:p>
        </w:tc>
      </w:tr>
      <w:tr w:rsidR="00E7619F" w:rsidRPr="00E7619F" w14:paraId="719DBD5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593BA16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4F56B0B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4659</w:t>
            </w:r>
          </w:p>
        </w:tc>
        <w:tc>
          <w:tcPr>
            <w:tcW w:w="1627" w:type="dxa"/>
            <w:noWrap/>
            <w:hideMark/>
          </w:tcPr>
          <w:p w14:paraId="4BC6245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2325</w:t>
            </w:r>
          </w:p>
        </w:tc>
        <w:tc>
          <w:tcPr>
            <w:tcW w:w="1401" w:type="dxa"/>
            <w:noWrap/>
            <w:hideMark/>
          </w:tcPr>
          <w:p w14:paraId="69BA777F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31872A8A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3</w:t>
            </w:r>
          </w:p>
        </w:tc>
        <w:tc>
          <w:tcPr>
            <w:tcW w:w="1069" w:type="dxa"/>
            <w:noWrap/>
            <w:hideMark/>
          </w:tcPr>
          <w:p w14:paraId="2977BD1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61</w:t>
            </w:r>
          </w:p>
        </w:tc>
      </w:tr>
      <w:tr w:rsidR="00E7619F" w:rsidRPr="00E7619F" w14:paraId="0A6229A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B76D12F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843D2AA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3816</w:t>
            </w:r>
          </w:p>
        </w:tc>
        <w:tc>
          <w:tcPr>
            <w:tcW w:w="1627" w:type="dxa"/>
            <w:noWrap/>
            <w:hideMark/>
          </w:tcPr>
          <w:p w14:paraId="4CF58E63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97197</w:t>
            </w:r>
          </w:p>
        </w:tc>
        <w:tc>
          <w:tcPr>
            <w:tcW w:w="1401" w:type="dxa"/>
            <w:noWrap/>
            <w:hideMark/>
          </w:tcPr>
          <w:p w14:paraId="38584733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DB03E6E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24</w:t>
            </w:r>
          </w:p>
        </w:tc>
        <w:tc>
          <w:tcPr>
            <w:tcW w:w="1069" w:type="dxa"/>
            <w:noWrap/>
            <w:hideMark/>
          </w:tcPr>
          <w:p w14:paraId="5D57BFB3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1</w:t>
            </w:r>
          </w:p>
        </w:tc>
      </w:tr>
      <w:tr w:rsidR="00E7619F" w:rsidRPr="00E7619F" w14:paraId="1E831C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72E45CD4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3DCA3291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2685</w:t>
            </w:r>
          </w:p>
        </w:tc>
        <w:tc>
          <w:tcPr>
            <w:tcW w:w="1627" w:type="dxa"/>
            <w:noWrap/>
            <w:hideMark/>
          </w:tcPr>
          <w:p w14:paraId="1102C0C4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02765</w:t>
            </w:r>
          </w:p>
        </w:tc>
        <w:tc>
          <w:tcPr>
            <w:tcW w:w="1401" w:type="dxa"/>
            <w:noWrap/>
            <w:hideMark/>
          </w:tcPr>
          <w:p w14:paraId="5C5FFF3C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69CF7A42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104</w:t>
            </w:r>
          </w:p>
        </w:tc>
        <w:tc>
          <w:tcPr>
            <w:tcW w:w="1069" w:type="dxa"/>
            <w:noWrap/>
            <w:hideMark/>
          </w:tcPr>
          <w:p w14:paraId="57923188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307</w:t>
            </w:r>
          </w:p>
        </w:tc>
      </w:tr>
      <w:tr w:rsidR="00E7619F" w:rsidRPr="00E7619F" w14:paraId="45EC93B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26E567C6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49CACDED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96490</w:t>
            </w:r>
          </w:p>
        </w:tc>
        <w:tc>
          <w:tcPr>
            <w:tcW w:w="1627" w:type="dxa"/>
            <w:noWrap/>
            <w:hideMark/>
          </w:tcPr>
          <w:p w14:paraId="044AE361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901989</w:t>
            </w:r>
          </w:p>
        </w:tc>
        <w:tc>
          <w:tcPr>
            <w:tcW w:w="1401" w:type="dxa"/>
            <w:noWrap/>
            <w:hideMark/>
          </w:tcPr>
          <w:p w14:paraId="03FF292A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6EDAEFF2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23</w:t>
            </w:r>
          </w:p>
        </w:tc>
        <w:tc>
          <w:tcPr>
            <w:tcW w:w="1069" w:type="dxa"/>
            <w:noWrap/>
            <w:hideMark/>
          </w:tcPr>
          <w:p w14:paraId="6033FFE3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,99</w:t>
            </w:r>
          </w:p>
        </w:tc>
      </w:tr>
      <w:tr w:rsidR="00E7619F" w:rsidRPr="00E7619F" w14:paraId="4444B8B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FEC7F32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ED86A38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189975</w:t>
            </w:r>
          </w:p>
        </w:tc>
        <w:tc>
          <w:tcPr>
            <w:tcW w:w="1627" w:type="dxa"/>
            <w:noWrap/>
            <w:hideMark/>
          </w:tcPr>
          <w:p w14:paraId="5F6FC401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1809285</w:t>
            </w:r>
          </w:p>
        </w:tc>
        <w:tc>
          <w:tcPr>
            <w:tcW w:w="1401" w:type="dxa"/>
            <w:noWrap/>
            <w:hideMark/>
          </w:tcPr>
          <w:p w14:paraId="0B8D3D34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471AEDC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055</w:t>
            </w:r>
          </w:p>
        </w:tc>
        <w:tc>
          <w:tcPr>
            <w:tcW w:w="1069" w:type="dxa"/>
            <w:noWrap/>
            <w:hideMark/>
          </w:tcPr>
          <w:p w14:paraId="584E05E3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,407</w:t>
            </w:r>
          </w:p>
        </w:tc>
      </w:tr>
      <w:tr w:rsidR="00E7619F" w:rsidRPr="00E7619F" w14:paraId="32FDEF2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B7044B7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3D08E557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578794</w:t>
            </w:r>
          </w:p>
        </w:tc>
        <w:tc>
          <w:tcPr>
            <w:tcW w:w="1627" w:type="dxa"/>
            <w:noWrap/>
            <w:hideMark/>
          </w:tcPr>
          <w:p w14:paraId="195311AD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7218509</w:t>
            </w:r>
          </w:p>
        </w:tc>
        <w:tc>
          <w:tcPr>
            <w:tcW w:w="1401" w:type="dxa"/>
            <w:noWrap/>
            <w:hideMark/>
          </w:tcPr>
          <w:p w14:paraId="1908766E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74B41A52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,151</w:t>
            </w:r>
          </w:p>
        </w:tc>
        <w:tc>
          <w:tcPr>
            <w:tcW w:w="1069" w:type="dxa"/>
            <w:noWrap/>
            <w:hideMark/>
          </w:tcPr>
          <w:p w14:paraId="3C62BD1E" w14:textId="77777777" w:rsidR="00E7619F" w:rsidRPr="00E7619F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9,652</w:t>
            </w:r>
          </w:p>
        </w:tc>
      </w:tr>
      <w:tr w:rsidR="00E7619F" w:rsidRPr="00E7619F" w14:paraId="34F7B66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2CCA167" w14:textId="77777777" w:rsidR="00E7619F" w:rsidRPr="00E7619F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0F58DE63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727824</w:t>
            </w:r>
          </w:p>
        </w:tc>
        <w:tc>
          <w:tcPr>
            <w:tcW w:w="1627" w:type="dxa"/>
            <w:noWrap/>
            <w:hideMark/>
          </w:tcPr>
          <w:p w14:paraId="5F583A01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09246373</w:t>
            </w:r>
          </w:p>
        </w:tc>
        <w:tc>
          <w:tcPr>
            <w:tcW w:w="1401" w:type="dxa"/>
            <w:noWrap/>
            <w:hideMark/>
          </w:tcPr>
          <w:p w14:paraId="242F8C2F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4F219D66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,231</w:t>
            </w:r>
          </w:p>
        </w:tc>
        <w:tc>
          <w:tcPr>
            <w:tcW w:w="1069" w:type="dxa"/>
            <w:noWrap/>
            <w:hideMark/>
          </w:tcPr>
          <w:p w14:paraId="57A01FFB" w14:textId="77777777" w:rsidR="00E7619F" w:rsidRPr="00E7619F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7,69</w:t>
            </w:r>
          </w:p>
        </w:tc>
      </w:tr>
    </w:tbl>
    <w:p w14:paraId="28DD192A" w14:textId="6F352594" w:rsidR="00E7619F" w:rsidRDefault="00E7619F" w:rsidP="002528C3">
      <w:pPr>
        <w:jc w:val="both"/>
        <w:rPr>
          <w:rFonts w:ascii="Arial" w:hAnsi="Arial" w:cs="Arial"/>
        </w:rPr>
      </w:pPr>
    </w:p>
    <w:p w14:paraId="64EF9779" w14:textId="5692EEC6" w:rsidR="00E7619F" w:rsidRDefault="00E7619F" w:rsidP="002528C3">
      <w:pPr>
        <w:jc w:val="both"/>
        <w:rPr>
          <w:rFonts w:ascii="Arial" w:hAnsi="Arial" w:cs="Arial"/>
        </w:rPr>
      </w:pPr>
    </w:p>
    <w:p w14:paraId="5DDEF865" w14:textId="4DEC2C0F" w:rsidR="00E7619F" w:rsidRDefault="00E7619F" w:rsidP="002528C3">
      <w:pPr>
        <w:jc w:val="both"/>
        <w:rPr>
          <w:rFonts w:ascii="Arial" w:hAnsi="Arial" w:cs="Arial"/>
        </w:rPr>
      </w:pPr>
    </w:p>
    <w:p w14:paraId="78630E77" w14:textId="77777777" w:rsidR="00E7619F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64" w:type="dxa"/>
        <w:tblLook w:val="04A0" w:firstRow="1" w:lastRow="0" w:firstColumn="1" w:lastColumn="0" w:noHBand="0" w:noVBand="1"/>
      </w:tblPr>
      <w:tblGrid>
        <w:gridCol w:w="1392"/>
        <w:gridCol w:w="1493"/>
        <w:gridCol w:w="1616"/>
        <w:gridCol w:w="1391"/>
        <w:gridCol w:w="1493"/>
        <w:gridCol w:w="1115"/>
        <w:gridCol w:w="64"/>
      </w:tblGrid>
      <w:tr w:rsidR="00E7619F" w:rsidRPr="00E7619F" w14:paraId="3FA7C4D2" w14:textId="77777777" w:rsidTr="00E7619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4" w:type="dxa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AEA0AA9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Base 10</w:t>
            </w:r>
          </w:p>
        </w:tc>
      </w:tr>
      <w:tr w:rsidR="00E7619F" w:rsidRPr="00E7619F" w14:paraId="28E0B2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1" w:type="dxa"/>
            <w:gridSpan w:val="3"/>
            <w:noWrap/>
            <w:hideMark/>
          </w:tcPr>
          <w:p w14:paraId="22367472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63" w:type="dxa"/>
            <w:gridSpan w:val="4"/>
            <w:noWrap/>
            <w:hideMark/>
          </w:tcPr>
          <w:p w14:paraId="025F9B97" w14:textId="77777777" w:rsidR="00E7619F" w:rsidRPr="00E7619F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E7619F" w14:paraId="7B8111A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F288B8F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617EC6A3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16" w:type="dxa"/>
            <w:noWrap/>
            <w:hideMark/>
          </w:tcPr>
          <w:p w14:paraId="57974550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91" w:type="dxa"/>
            <w:noWrap/>
            <w:hideMark/>
          </w:tcPr>
          <w:p w14:paraId="12DA4D25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5BCE30DF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9" w:type="dxa"/>
            <w:gridSpan w:val="2"/>
            <w:noWrap/>
            <w:hideMark/>
          </w:tcPr>
          <w:p w14:paraId="1035D034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E7619F" w14:paraId="05231CF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18F7822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18006E0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16" w:type="dxa"/>
            <w:noWrap/>
            <w:hideMark/>
          </w:tcPr>
          <w:p w14:paraId="63897C19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91" w:type="dxa"/>
            <w:noWrap/>
            <w:hideMark/>
          </w:tcPr>
          <w:p w14:paraId="14736A5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2AC284F6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3739B8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54D576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F1AA757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C92814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16" w:type="dxa"/>
            <w:noWrap/>
            <w:hideMark/>
          </w:tcPr>
          <w:p w14:paraId="0B7593D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91" w:type="dxa"/>
            <w:noWrap/>
            <w:hideMark/>
          </w:tcPr>
          <w:p w14:paraId="2FD1F024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3F666D4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ED38D03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56DE4D8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C24284B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22A8DB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16" w:type="dxa"/>
            <w:noWrap/>
            <w:hideMark/>
          </w:tcPr>
          <w:p w14:paraId="258AFEAB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391" w:type="dxa"/>
            <w:noWrap/>
            <w:hideMark/>
          </w:tcPr>
          <w:p w14:paraId="4744D7F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71EDC0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5ECC21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448743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9524E0D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5589202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16" w:type="dxa"/>
            <w:noWrap/>
            <w:hideMark/>
          </w:tcPr>
          <w:p w14:paraId="08A3C420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391" w:type="dxa"/>
            <w:noWrap/>
            <w:hideMark/>
          </w:tcPr>
          <w:p w14:paraId="780161EC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68168A73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43CA5763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737C604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2B3F93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5A3297A8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78</w:t>
            </w:r>
          </w:p>
        </w:tc>
        <w:tc>
          <w:tcPr>
            <w:tcW w:w="1616" w:type="dxa"/>
            <w:noWrap/>
            <w:hideMark/>
          </w:tcPr>
          <w:p w14:paraId="61F0FD2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57</w:t>
            </w:r>
          </w:p>
        </w:tc>
        <w:tc>
          <w:tcPr>
            <w:tcW w:w="1391" w:type="dxa"/>
            <w:noWrap/>
            <w:hideMark/>
          </w:tcPr>
          <w:p w14:paraId="3F37182A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3FA6E6D6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0F288F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74597FA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586CF74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1FD1489E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41</w:t>
            </w:r>
          </w:p>
        </w:tc>
        <w:tc>
          <w:tcPr>
            <w:tcW w:w="1616" w:type="dxa"/>
            <w:noWrap/>
            <w:hideMark/>
          </w:tcPr>
          <w:p w14:paraId="3ADBA71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985</w:t>
            </w:r>
          </w:p>
        </w:tc>
        <w:tc>
          <w:tcPr>
            <w:tcW w:w="1391" w:type="dxa"/>
            <w:noWrap/>
            <w:hideMark/>
          </w:tcPr>
          <w:p w14:paraId="383916B0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012829B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7CD43746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448A22F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883EFFB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689A4BD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90</w:t>
            </w:r>
          </w:p>
        </w:tc>
        <w:tc>
          <w:tcPr>
            <w:tcW w:w="1616" w:type="dxa"/>
            <w:noWrap/>
            <w:hideMark/>
          </w:tcPr>
          <w:p w14:paraId="025B96C0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077</w:t>
            </w:r>
          </w:p>
        </w:tc>
        <w:tc>
          <w:tcPr>
            <w:tcW w:w="1391" w:type="dxa"/>
            <w:noWrap/>
            <w:hideMark/>
          </w:tcPr>
          <w:p w14:paraId="051EE297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0CE76F7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25ABA29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59A6B813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26C7E4E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173633A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026</w:t>
            </w:r>
          </w:p>
        </w:tc>
        <w:tc>
          <w:tcPr>
            <w:tcW w:w="1616" w:type="dxa"/>
            <w:noWrap/>
            <w:hideMark/>
          </w:tcPr>
          <w:p w14:paraId="1567714C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633</w:t>
            </w:r>
          </w:p>
        </w:tc>
        <w:tc>
          <w:tcPr>
            <w:tcW w:w="1391" w:type="dxa"/>
            <w:noWrap/>
            <w:hideMark/>
          </w:tcPr>
          <w:p w14:paraId="04D60F87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231E534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5D6DD58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5</w:t>
            </w:r>
          </w:p>
        </w:tc>
      </w:tr>
      <w:tr w:rsidR="00E7619F" w:rsidRPr="00E7619F" w14:paraId="6423CB6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BF084AB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051E972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5286</w:t>
            </w:r>
          </w:p>
        </w:tc>
        <w:tc>
          <w:tcPr>
            <w:tcW w:w="1616" w:type="dxa"/>
            <w:noWrap/>
            <w:hideMark/>
          </w:tcPr>
          <w:p w14:paraId="019A40F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1797</w:t>
            </w:r>
          </w:p>
        </w:tc>
        <w:tc>
          <w:tcPr>
            <w:tcW w:w="1391" w:type="dxa"/>
            <w:noWrap/>
            <w:hideMark/>
          </w:tcPr>
          <w:p w14:paraId="63AA4AD1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17051F30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3A8A3BC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66</w:t>
            </w:r>
          </w:p>
        </w:tc>
      </w:tr>
      <w:tr w:rsidR="00E7619F" w:rsidRPr="00E7619F" w14:paraId="2C1338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C3F42A0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31EBD8E8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5559</w:t>
            </w:r>
          </w:p>
        </w:tc>
        <w:tc>
          <w:tcPr>
            <w:tcW w:w="1616" w:type="dxa"/>
            <w:noWrap/>
            <w:hideMark/>
          </w:tcPr>
          <w:p w14:paraId="3FECFB85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3269</w:t>
            </w:r>
          </w:p>
        </w:tc>
        <w:tc>
          <w:tcPr>
            <w:tcW w:w="1391" w:type="dxa"/>
            <w:noWrap/>
            <w:hideMark/>
          </w:tcPr>
          <w:p w14:paraId="40CBF707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6BD0AA3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3</w:t>
            </w:r>
          </w:p>
        </w:tc>
        <w:tc>
          <w:tcPr>
            <w:tcW w:w="1179" w:type="dxa"/>
            <w:gridSpan w:val="2"/>
            <w:noWrap/>
            <w:hideMark/>
          </w:tcPr>
          <w:p w14:paraId="3F1F3A7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18</w:t>
            </w:r>
          </w:p>
        </w:tc>
      </w:tr>
      <w:tr w:rsidR="00E7619F" w:rsidRPr="00E7619F" w14:paraId="5F60E63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601394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18DC1C2A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6924</w:t>
            </w:r>
          </w:p>
        </w:tc>
        <w:tc>
          <w:tcPr>
            <w:tcW w:w="1616" w:type="dxa"/>
            <w:noWrap/>
            <w:hideMark/>
          </w:tcPr>
          <w:p w14:paraId="4F31336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68069</w:t>
            </w:r>
          </w:p>
        </w:tc>
        <w:tc>
          <w:tcPr>
            <w:tcW w:w="1391" w:type="dxa"/>
            <w:noWrap/>
            <w:hideMark/>
          </w:tcPr>
          <w:p w14:paraId="5627E1C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530E48CB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97</w:t>
            </w:r>
          </w:p>
        </w:tc>
        <w:tc>
          <w:tcPr>
            <w:tcW w:w="1179" w:type="dxa"/>
            <w:gridSpan w:val="2"/>
            <w:noWrap/>
            <w:hideMark/>
          </w:tcPr>
          <w:p w14:paraId="660B6CFC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278</w:t>
            </w:r>
          </w:p>
        </w:tc>
      </w:tr>
      <w:tr w:rsidR="00E7619F" w:rsidRPr="00E7619F" w14:paraId="6C5BB1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36C0686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02430DE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10113</w:t>
            </w:r>
          </w:p>
        </w:tc>
        <w:tc>
          <w:tcPr>
            <w:tcW w:w="1616" w:type="dxa"/>
            <w:noWrap/>
            <w:hideMark/>
          </w:tcPr>
          <w:p w14:paraId="61796534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211149</w:t>
            </w:r>
          </w:p>
        </w:tc>
        <w:tc>
          <w:tcPr>
            <w:tcW w:w="1391" w:type="dxa"/>
            <w:noWrap/>
            <w:hideMark/>
          </w:tcPr>
          <w:p w14:paraId="0A42B1A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3BA685A0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65</w:t>
            </w:r>
          </w:p>
        </w:tc>
        <w:tc>
          <w:tcPr>
            <w:tcW w:w="1179" w:type="dxa"/>
            <w:gridSpan w:val="2"/>
            <w:noWrap/>
            <w:hideMark/>
          </w:tcPr>
          <w:p w14:paraId="7E610DC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,269</w:t>
            </w:r>
          </w:p>
        </w:tc>
      </w:tr>
      <w:tr w:rsidR="00E7619F" w:rsidRPr="00E7619F" w14:paraId="5E3687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B01DAC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436EFDB7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30313</w:t>
            </w:r>
          </w:p>
        </w:tc>
        <w:tc>
          <w:tcPr>
            <w:tcW w:w="1616" w:type="dxa"/>
            <w:noWrap/>
            <w:hideMark/>
          </w:tcPr>
          <w:p w14:paraId="14083218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96613</w:t>
            </w:r>
          </w:p>
        </w:tc>
        <w:tc>
          <w:tcPr>
            <w:tcW w:w="1391" w:type="dxa"/>
            <w:noWrap/>
            <w:hideMark/>
          </w:tcPr>
          <w:p w14:paraId="738C8C3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71EBCFB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02</w:t>
            </w:r>
          </w:p>
        </w:tc>
        <w:tc>
          <w:tcPr>
            <w:tcW w:w="1179" w:type="dxa"/>
            <w:gridSpan w:val="2"/>
            <w:noWrap/>
            <w:hideMark/>
          </w:tcPr>
          <w:p w14:paraId="7E8C0F5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,411</w:t>
            </w:r>
          </w:p>
        </w:tc>
      </w:tr>
      <w:tr w:rsidR="00E7619F" w:rsidRPr="00E7619F" w14:paraId="2A256C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CF556CD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1B0FF54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691360</w:t>
            </w:r>
          </w:p>
        </w:tc>
        <w:tc>
          <w:tcPr>
            <w:tcW w:w="1616" w:type="dxa"/>
            <w:noWrap/>
            <w:hideMark/>
          </w:tcPr>
          <w:p w14:paraId="4E407EF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1846025</w:t>
            </w:r>
          </w:p>
        </w:tc>
        <w:tc>
          <w:tcPr>
            <w:tcW w:w="1391" w:type="dxa"/>
            <w:noWrap/>
            <w:hideMark/>
          </w:tcPr>
          <w:p w14:paraId="0421412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0ACC50EE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,292</w:t>
            </w:r>
          </w:p>
        </w:tc>
        <w:tc>
          <w:tcPr>
            <w:tcW w:w="1179" w:type="dxa"/>
            <w:gridSpan w:val="2"/>
            <w:noWrap/>
            <w:hideMark/>
          </w:tcPr>
          <w:p w14:paraId="5B4967F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6,712</w:t>
            </w:r>
          </w:p>
        </w:tc>
      </w:tr>
      <w:tr w:rsidR="00E7619F" w:rsidRPr="00E7619F" w14:paraId="42DF9CE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B4F70E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5176D111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1076770</w:t>
            </w:r>
          </w:p>
        </w:tc>
        <w:tc>
          <w:tcPr>
            <w:tcW w:w="1616" w:type="dxa"/>
            <w:noWrap/>
            <w:hideMark/>
          </w:tcPr>
          <w:p w14:paraId="563F521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27138981</w:t>
            </w:r>
          </w:p>
        </w:tc>
        <w:tc>
          <w:tcPr>
            <w:tcW w:w="1391" w:type="dxa"/>
            <w:noWrap/>
            <w:hideMark/>
          </w:tcPr>
          <w:p w14:paraId="2685B85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72FD383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,72</w:t>
            </w:r>
          </w:p>
        </w:tc>
        <w:tc>
          <w:tcPr>
            <w:tcW w:w="1179" w:type="dxa"/>
            <w:gridSpan w:val="2"/>
            <w:noWrap/>
            <w:hideMark/>
          </w:tcPr>
          <w:p w14:paraId="77639888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75,497</w:t>
            </w:r>
          </w:p>
        </w:tc>
      </w:tr>
    </w:tbl>
    <w:p w14:paraId="200335E3" w14:textId="3F854E76" w:rsidR="00E7619F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484" w:type="dxa"/>
        <w:tblLook w:val="04A0" w:firstRow="1" w:lastRow="0" w:firstColumn="1" w:lastColumn="0" w:noHBand="0" w:noVBand="1"/>
      </w:tblPr>
      <w:tblGrid>
        <w:gridCol w:w="1379"/>
        <w:gridCol w:w="1479"/>
        <w:gridCol w:w="1601"/>
        <w:gridCol w:w="1378"/>
        <w:gridCol w:w="1479"/>
        <w:gridCol w:w="1168"/>
      </w:tblGrid>
      <w:tr w:rsidR="00E7619F" w:rsidRPr="00E7619F" w14:paraId="317AA86D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4" w:type="dxa"/>
            <w:gridSpan w:val="6"/>
            <w:noWrap/>
            <w:hideMark/>
          </w:tcPr>
          <w:p w14:paraId="3B5470DD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Base 16</w:t>
            </w:r>
          </w:p>
        </w:tc>
      </w:tr>
      <w:tr w:rsidR="00E7619F" w:rsidRPr="00E7619F" w14:paraId="0D9FCE4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9" w:type="dxa"/>
            <w:gridSpan w:val="3"/>
            <w:noWrap/>
            <w:hideMark/>
          </w:tcPr>
          <w:p w14:paraId="499C24C7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25" w:type="dxa"/>
            <w:gridSpan w:val="3"/>
            <w:noWrap/>
            <w:hideMark/>
          </w:tcPr>
          <w:p w14:paraId="407CC509" w14:textId="77777777" w:rsidR="00E7619F" w:rsidRPr="00E7619F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E7619F" w14:paraId="5012CE8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6BA2641" w14:textId="77777777" w:rsidR="00E7619F" w:rsidRPr="00E7619F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E5A73FC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1" w:type="dxa"/>
            <w:noWrap/>
            <w:hideMark/>
          </w:tcPr>
          <w:p w14:paraId="1F208BBA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78" w:type="dxa"/>
            <w:noWrap/>
            <w:hideMark/>
          </w:tcPr>
          <w:p w14:paraId="2BA49E34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55603FC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8" w:type="dxa"/>
            <w:noWrap/>
            <w:hideMark/>
          </w:tcPr>
          <w:p w14:paraId="2FE3C53F" w14:textId="77777777" w:rsidR="00E7619F" w:rsidRPr="00E7619F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E7619F" w14:paraId="257E2AE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C8A5700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62389728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300BB29F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1292628F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14DBD26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0248E91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4B5C84A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4403AFA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5F2373F7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6E24C157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6AA663AB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0C4A900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2385495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08B26B4A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759A48E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50AA3AC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1" w:type="dxa"/>
            <w:noWrap/>
            <w:hideMark/>
          </w:tcPr>
          <w:p w14:paraId="0435A6EC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78" w:type="dxa"/>
            <w:noWrap/>
            <w:hideMark/>
          </w:tcPr>
          <w:p w14:paraId="6450AEAC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649E53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BEC0616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04D875D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FCA9B92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5ABF17E3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01" w:type="dxa"/>
            <w:noWrap/>
            <w:hideMark/>
          </w:tcPr>
          <w:p w14:paraId="7004563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1</w:t>
            </w:r>
          </w:p>
        </w:tc>
        <w:tc>
          <w:tcPr>
            <w:tcW w:w="1378" w:type="dxa"/>
            <w:noWrap/>
            <w:hideMark/>
          </w:tcPr>
          <w:p w14:paraId="74D1CAE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2F623878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61D15C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580C05A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F2E7693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3487D6B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2</w:t>
            </w:r>
          </w:p>
        </w:tc>
        <w:tc>
          <w:tcPr>
            <w:tcW w:w="1601" w:type="dxa"/>
            <w:noWrap/>
            <w:hideMark/>
          </w:tcPr>
          <w:p w14:paraId="5A4436B7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93</w:t>
            </w:r>
          </w:p>
        </w:tc>
        <w:tc>
          <w:tcPr>
            <w:tcW w:w="1378" w:type="dxa"/>
            <w:noWrap/>
            <w:hideMark/>
          </w:tcPr>
          <w:p w14:paraId="7AA47746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1280B4D0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EA5571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E7619F" w14:paraId="57CB298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60416C92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48EF10E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53</w:t>
            </w:r>
          </w:p>
        </w:tc>
        <w:tc>
          <w:tcPr>
            <w:tcW w:w="1601" w:type="dxa"/>
            <w:noWrap/>
            <w:hideMark/>
          </w:tcPr>
          <w:p w14:paraId="16675A89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933</w:t>
            </w:r>
          </w:p>
        </w:tc>
        <w:tc>
          <w:tcPr>
            <w:tcW w:w="1378" w:type="dxa"/>
            <w:noWrap/>
            <w:hideMark/>
          </w:tcPr>
          <w:p w14:paraId="739B8C5A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3164506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706E6FFD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21EABC4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806151D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0C64BBE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816</w:t>
            </w:r>
          </w:p>
        </w:tc>
        <w:tc>
          <w:tcPr>
            <w:tcW w:w="1601" w:type="dxa"/>
            <w:noWrap/>
            <w:hideMark/>
          </w:tcPr>
          <w:p w14:paraId="0F8A2407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645</w:t>
            </w:r>
          </w:p>
        </w:tc>
        <w:tc>
          <w:tcPr>
            <w:tcW w:w="1378" w:type="dxa"/>
            <w:noWrap/>
            <w:hideMark/>
          </w:tcPr>
          <w:p w14:paraId="091A4D03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51092D9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68265729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E7619F" w14:paraId="49F1E48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545B759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1E97BD15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203</w:t>
            </w:r>
          </w:p>
        </w:tc>
        <w:tc>
          <w:tcPr>
            <w:tcW w:w="1601" w:type="dxa"/>
            <w:noWrap/>
            <w:hideMark/>
          </w:tcPr>
          <w:p w14:paraId="3E3D89B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3233</w:t>
            </w:r>
          </w:p>
        </w:tc>
        <w:tc>
          <w:tcPr>
            <w:tcW w:w="1378" w:type="dxa"/>
            <w:noWrap/>
            <w:hideMark/>
          </w:tcPr>
          <w:p w14:paraId="2660D3EC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6BAED2C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2CDA336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11</w:t>
            </w:r>
          </w:p>
        </w:tc>
      </w:tr>
      <w:tr w:rsidR="00E7619F" w:rsidRPr="00E7619F" w14:paraId="4EC96E1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5FD91C82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27277EAB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5619</w:t>
            </w:r>
          </w:p>
        </w:tc>
        <w:tc>
          <w:tcPr>
            <w:tcW w:w="1601" w:type="dxa"/>
            <w:noWrap/>
            <w:hideMark/>
          </w:tcPr>
          <w:p w14:paraId="31333EF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5241</w:t>
            </w:r>
          </w:p>
        </w:tc>
        <w:tc>
          <w:tcPr>
            <w:tcW w:w="1378" w:type="dxa"/>
            <w:noWrap/>
            <w:hideMark/>
          </w:tcPr>
          <w:p w14:paraId="3A41027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6B0798C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06</w:t>
            </w:r>
          </w:p>
        </w:tc>
        <w:tc>
          <w:tcPr>
            <w:tcW w:w="1168" w:type="dxa"/>
            <w:noWrap/>
            <w:hideMark/>
          </w:tcPr>
          <w:p w14:paraId="1D7C90B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E7619F" w:rsidRPr="00E7619F" w14:paraId="01EE080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0922501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21A2625E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7323</w:t>
            </w:r>
          </w:p>
        </w:tc>
        <w:tc>
          <w:tcPr>
            <w:tcW w:w="1601" w:type="dxa"/>
            <w:noWrap/>
            <w:hideMark/>
          </w:tcPr>
          <w:p w14:paraId="6DA4832B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40857</w:t>
            </w:r>
          </w:p>
        </w:tc>
        <w:tc>
          <w:tcPr>
            <w:tcW w:w="1378" w:type="dxa"/>
            <w:noWrap/>
            <w:hideMark/>
          </w:tcPr>
          <w:p w14:paraId="17A0098C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719AF2F5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025</w:t>
            </w:r>
          </w:p>
        </w:tc>
        <w:tc>
          <w:tcPr>
            <w:tcW w:w="1168" w:type="dxa"/>
            <w:noWrap/>
            <w:hideMark/>
          </w:tcPr>
          <w:p w14:paraId="60679C8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38</w:t>
            </w:r>
          </w:p>
        </w:tc>
      </w:tr>
      <w:tr w:rsidR="00E7619F" w:rsidRPr="00E7619F" w14:paraId="263FDFE6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3B67B24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2A9EC6F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41787</w:t>
            </w:r>
          </w:p>
        </w:tc>
        <w:tc>
          <w:tcPr>
            <w:tcW w:w="1601" w:type="dxa"/>
            <w:noWrap/>
            <w:hideMark/>
          </w:tcPr>
          <w:p w14:paraId="28437C4C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166329</w:t>
            </w:r>
          </w:p>
        </w:tc>
        <w:tc>
          <w:tcPr>
            <w:tcW w:w="1378" w:type="dxa"/>
            <w:noWrap/>
            <w:hideMark/>
          </w:tcPr>
          <w:p w14:paraId="7D468C2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167CCEED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125</w:t>
            </w:r>
          </w:p>
        </w:tc>
        <w:tc>
          <w:tcPr>
            <w:tcW w:w="1168" w:type="dxa"/>
            <w:noWrap/>
            <w:hideMark/>
          </w:tcPr>
          <w:p w14:paraId="4D1B2AA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441</w:t>
            </w:r>
          </w:p>
        </w:tc>
      </w:tr>
      <w:tr w:rsidR="00E7619F" w:rsidRPr="00E7619F" w14:paraId="3C1625E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B7D39DE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0E21E626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30222</w:t>
            </w:r>
          </w:p>
        </w:tc>
        <w:tc>
          <w:tcPr>
            <w:tcW w:w="1601" w:type="dxa"/>
            <w:noWrap/>
            <w:hideMark/>
          </w:tcPr>
          <w:p w14:paraId="4586F3E1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711053</w:t>
            </w:r>
          </w:p>
        </w:tc>
        <w:tc>
          <w:tcPr>
            <w:tcW w:w="1378" w:type="dxa"/>
            <w:noWrap/>
            <w:hideMark/>
          </w:tcPr>
          <w:p w14:paraId="6B510787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1E9ABDA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0,377</w:t>
            </w:r>
          </w:p>
        </w:tc>
        <w:tc>
          <w:tcPr>
            <w:tcW w:w="1168" w:type="dxa"/>
            <w:noWrap/>
            <w:hideMark/>
          </w:tcPr>
          <w:p w14:paraId="31699F6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,69</w:t>
            </w:r>
          </w:p>
        </w:tc>
      </w:tr>
      <w:tr w:rsidR="00E7619F" w:rsidRPr="00E7619F" w14:paraId="76A36B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8B94B83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3792C1B3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282849</w:t>
            </w:r>
          </w:p>
        </w:tc>
        <w:tc>
          <w:tcPr>
            <w:tcW w:w="1601" w:type="dxa"/>
            <w:noWrap/>
            <w:hideMark/>
          </w:tcPr>
          <w:p w14:paraId="141DB317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4794741</w:t>
            </w:r>
          </w:p>
        </w:tc>
        <w:tc>
          <w:tcPr>
            <w:tcW w:w="1378" w:type="dxa"/>
            <w:noWrap/>
            <w:hideMark/>
          </w:tcPr>
          <w:p w14:paraId="1E45336B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5FD25F4B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,149</w:t>
            </w:r>
          </w:p>
        </w:tc>
        <w:tc>
          <w:tcPr>
            <w:tcW w:w="1168" w:type="dxa"/>
            <w:noWrap/>
            <w:hideMark/>
          </w:tcPr>
          <w:p w14:paraId="249EAEC4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3,196</w:t>
            </w:r>
          </w:p>
        </w:tc>
      </w:tr>
      <w:tr w:rsidR="00E7619F" w:rsidRPr="00E7619F" w14:paraId="3CF217B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671EFF8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0C0FE61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849670</w:t>
            </w:r>
          </w:p>
        </w:tc>
        <w:tc>
          <w:tcPr>
            <w:tcW w:w="1601" w:type="dxa"/>
            <w:noWrap/>
            <w:hideMark/>
          </w:tcPr>
          <w:p w14:paraId="58FA0672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38964061</w:t>
            </w:r>
          </w:p>
        </w:tc>
        <w:tc>
          <w:tcPr>
            <w:tcW w:w="1378" w:type="dxa"/>
            <w:noWrap/>
            <w:hideMark/>
          </w:tcPr>
          <w:p w14:paraId="55E1D91E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5453318F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3,255</w:t>
            </w:r>
          </w:p>
        </w:tc>
        <w:tc>
          <w:tcPr>
            <w:tcW w:w="1168" w:type="dxa"/>
            <w:noWrap/>
            <w:hideMark/>
          </w:tcPr>
          <w:p w14:paraId="16A116BD" w14:textId="77777777" w:rsidR="00E7619F" w:rsidRPr="00E7619F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8,486</w:t>
            </w:r>
          </w:p>
        </w:tc>
      </w:tr>
      <w:tr w:rsidR="00E7619F" w:rsidRPr="00E7619F" w14:paraId="799E2FAB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E83C2A2" w14:textId="77777777" w:rsidR="00E7619F" w:rsidRPr="00E7619F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hideMark/>
          </w:tcPr>
          <w:p w14:paraId="0FCE98D2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1526418</w:t>
            </w:r>
          </w:p>
        </w:tc>
        <w:tc>
          <w:tcPr>
            <w:tcW w:w="1601" w:type="dxa"/>
            <w:noWrap/>
            <w:hideMark/>
          </w:tcPr>
          <w:p w14:paraId="03C96D36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555077101</w:t>
            </w:r>
          </w:p>
        </w:tc>
        <w:tc>
          <w:tcPr>
            <w:tcW w:w="1378" w:type="dxa"/>
            <w:noWrap/>
            <w:hideMark/>
          </w:tcPr>
          <w:p w14:paraId="077FB3FE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hideMark/>
          </w:tcPr>
          <w:p w14:paraId="4928C7FA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8,199</w:t>
            </w:r>
          </w:p>
        </w:tc>
        <w:tc>
          <w:tcPr>
            <w:tcW w:w="1168" w:type="dxa"/>
            <w:noWrap/>
            <w:hideMark/>
          </w:tcPr>
          <w:p w14:paraId="3C8C9E35" w14:textId="77777777" w:rsidR="00E7619F" w:rsidRPr="00E7619F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E7619F">
              <w:rPr>
                <w:rFonts w:ascii="Calibri" w:eastAsia="Times New Roman" w:hAnsi="Calibri" w:cs="Calibri"/>
                <w:color w:val="000000"/>
                <w:lang w:eastAsia="pt-BR"/>
              </w:rPr>
              <w:t>285,749</w:t>
            </w:r>
          </w:p>
        </w:tc>
      </w:tr>
    </w:tbl>
    <w:p w14:paraId="781FCF7E" w14:textId="2A7467D2" w:rsidR="00E7619F" w:rsidRDefault="00E7619F" w:rsidP="002528C3">
      <w:pPr>
        <w:jc w:val="both"/>
        <w:rPr>
          <w:rFonts w:ascii="Arial" w:hAnsi="Arial" w:cs="Arial"/>
        </w:rPr>
      </w:pPr>
    </w:p>
    <w:p w14:paraId="4EBFA2D4" w14:textId="08A4C874" w:rsidR="00E7619F" w:rsidRDefault="00E7619F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34AAB4C7" wp14:editId="16A50E1B">
            <wp:extent cx="5400040" cy="2495550"/>
            <wp:effectExtent l="0" t="0" r="10160" b="0"/>
            <wp:docPr id="3" name="Gráfico 3">
              <a:extLst xmlns:a="http://schemas.openxmlformats.org/drawingml/2006/main">
                <a:ext uri="{FF2B5EF4-FFF2-40B4-BE49-F238E27FC236}">
                  <a16:creationId xmlns:a16="http://schemas.microsoft.com/office/drawing/2014/main" id="{62FB9A97-5CC0-4277-9FD6-0176C21AA99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10A1CE4F" w14:textId="77777777" w:rsidR="00E7619F" w:rsidRDefault="00E7619F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D1C3361" wp14:editId="2929E894">
            <wp:extent cx="5400040" cy="2573020"/>
            <wp:effectExtent l="0" t="0" r="10160" b="17780"/>
            <wp:docPr id="2" name="Gráfico 2">
              <a:extLst xmlns:a="http://schemas.openxmlformats.org/drawingml/2006/main">
                <a:ext uri="{FF2B5EF4-FFF2-40B4-BE49-F238E27FC236}">
                  <a16:creationId xmlns:a16="http://schemas.microsoft.com/office/drawing/2014/main" id="{1C24C7FE-0865-4722-ADC2-198DBA79CFE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5FD262EA" w14:textId="0BC145DC" w:rsidR="00DD04A6" w:rsidRDefault="008B2E0A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</w:p>
    <w:p w14:paraId="0F521224" w14:textId="49B5C6A1" w:rsidR="0027301A" w:rsidRDefault="00E7619F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6E7C336B" wp14:editId="2124686B">
            <wp:extent cx="5400040" cy="2494280"/>
            <wp:effectExtent l="0" t="0" r="10160" b="1270"/>
            <wp:docPr id="4" name="Gráfico 4">
              <a:extLst xmlns:a="http://schemas.openxmlformats.org/drawingml/2006/main">
                <a:ext uri="{FF2B5EF4-FFF2-40B4-BE49-F238E27FC236}">
                  <a16:creationId xmlns:a16="http://schemas.microsoft.com/office/drawing/2014/main" id="{EAC3E02F-8E65-4A55-A4B3-6A82E1969D6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5D91FBF5" w14:textId="0C9EEADC" w:rsidR="00E7619F" w:rsidRDefault="00E7619F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0617D78D" wp14:editId="209854CE">
            <wp:extent cx="5400040" cy="2573020"/>
            <wp:effectExtent l="0" t="0" r="10160" b="17780"/>
            <wp:docPr id="5" name="Gráfico 5">
              <a:extLst xmlns:a="http://schemas.openxmlformats.org/drawingml/2006/main">
                <a:ext uri="{FF2B5EF4-FFF2-40B4-BE49-F238E27FC236}">
                  <a16:creationId xmlns:a16="http://schemas.microsoft.com/office/drawing/2014/main" id="{F8FB54D6-0097-42FC-894C-EC57B7FBFB1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47A4AB99" w14:textId="5EB594B2" w:rsidR="00E7619F" w:rsidRDefault="00D57501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34B46288" wp14:editId="2314F3CC">
            <wp:extent cx="5400040" cy="2494280"/>
            <wp:effectExtent l="0" t="0" r="10160" b="1270"/>
            <wp:docPr id="8" name="Gráfico 8">
              <a:extLst xmlns:a="http://schemas.openxmlformats.org/drawingml/2006/main">
                <a:ext uri="{FF2B5EF4-FFF2-40B4-BE49-F238E27FC236}">
                  <a16:creationId xmlns:a16="http://schemas.microsoft.com/office/drawing/2014/main" id="{5EB3D629-5507-4FD1-BD04-D5004311089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77164CAC" w14:textId="682B9DC1" w:rsidR="00D57501" w:rsidRDefault="00D57501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772DB5A6" wp14:editId="66995C18">
            <wp:extent cx="5400040" cy="2573020"/>
            <wp:effectExtent l="0" t="0" r="10160" b="17780"/>
            <wp:docPr id="9" name="Gráfico 9">
              <a:extLst xmlns:a="http://schemas.openxmlformats.org/drawingml/2006/main">
                <a:ext uri="{FF2B5EF4-FFF2-40B4-BE49-F238E27FC236}">
                  <a16:creationId xmlns:a16="http://schemas.microsoft.com/office/drawing/2014/main" id="{6C8F05A3-54E9-49F7-9CE8-7731778C0F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6C4FE8A7" w14:textId="444B4504" w:rsidR="00D57501" w:rsidRDefault="00D57501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5B47CBA3" wp14:editId="257D16DC">
            <wp:extent cx="5400040" cy="2494280"/>
            <wp:effectExtent l="0" t="0" r="10160" b="1270"/>
            <wp:docPr id="10" name="Gráfico 10">
              <a:extLst xmlns:a="http://schemas.openxmlformats.org/drawingml/2006/main">
                <a:ext uri="{FF2B5EF4-FFF2-40B4-BE49-F238E27FC236}">
                  <a16:creationId xmlns:a16="http://schemas.microsoft.com/office/drawing/2014/main" id="{77087B6B-639E-4508-94BF-E43569C1974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6D3C173C" w14:textId="22D072D5" w:rsidR="0027301A" w:rsidRDefault="00D57501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54339B73" wp14:editId="7A8F5A17">
            <wp:extent cx="5400040" cy="2573020"/>
            <wp:effectExtent l="0" t="0" r="10160" b="17780"/>
            <wp:docPr id="11" name="Gráfico 11">
              <a:extLst xmlns:a="http://schemas.openxmlformats.org/drawingml/2006/main">
                <a:ext uri="{FF2B5EF4-FFF2-40B4-BE49-F238E27FC236}">
                  <a16:creationId xmlns:a16="http://schemas.microsoft.com/office/drawing/2014/main" id="{455BED43-8E20-4450-B21D-19F020AA8CF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01724124" w14:textId="31D22421" w:rsidR="00DD04A6" w:rsidRDefault="00DD04A6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odas as </w:t>
      </w:r>
      <w:proofErr w:type="spellStart"/>
      <w:r>
        <w:rPr>
          <w:rFonts w:ascii="Arial" w:hAnsi="Arial" w:cs="Arial"/>
        </w:rPr>
        <w:t>Strings</w:t>
      </w:r>
      <w:proofErr w:type="spellEnd"/>
      <w:r>
        <w:rPr>
          <w:rFonts w:ascii="Arial" w:hAnsi="Arial" w:cs="Arial"/>
        </w:rPr>
        <w:t xml:space="preserve"> de entrada foram geradas de forma aleatória, portanto, podem variar um pouco o tempo de processamento, pois dependendo da base escolhida e n</w:t>
      </w:r>
      <w:r w:rsidR="00D57501">
        <w:rPr>
          <w:rFonts w:ascii="Arial" w:hAnsi="Arial" w:cs="Arial"/>
        </w:rPr>
        <w:t>ú</w:t>
      </w:r>
      <w:r>
        <w:rPr>
          <w:rFonts w:ascii="Arial" w:hAnsi="Arial" w:cs="Arial"/>
        </w:rPr>
        <w:t>mero gerado, é necessário menos acessos recursivos, como exemplo, números com mais zeros, são processados recursivamente mais rápido que números com nenhum zero.</w:t>
      </w:r>
    </w:p>
    <w:p w14:paraId="65C0DC27" w14:textId="0C87B588" w:rsidR="00D57501" w:rsidRDefault="00D57501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CONCLUÕES</w:t>
      </w:r>
    </w:p>
    <w:p w14:paraId="2227D4D7" w14:textId="77777777" w:rsidR="00C418DB" w:rsidRDefault="00D57501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omo é possível observar nos dados, para </w:t>
      </w:r>
      <w:proofErr w:type="spellStart"/>
      <w:r>
        <w:rPr>
          <w:rFonts w:ascii="Arial" w:hAnsi="Arial" w:cs="Arial"/>
        </w:rPr>
        <w:t>Strings</w:t>
      </w:r>
      <w:proofErr w:type="spellEnd"/>
      <w:r>
        <w:rPr>
          <w:rFonts w:ascii="Arial" w:hAnsi="Arial" w:cs="Arial"/>
        </w:rPr>
        <w:t xml:space="preserve"> numéricas de tamanhos baixo, aproximadamente n&lt;1024, é insignificante a diferença entre os métodos, sendo que fatores esternos podem influenciar e muito nos resultados. Mas a partir de n&gt;=1024, </w:t>
      </w:r>
      <w:r w:rsidR="00C418DB">
        <w:rPr>
          <w:rFonts w:ascii="Arial" w:hAnsi="Arial" w:cs="Arial"/>
        </w:rPr>
        <w:t>há uma separação evidente nos gráficos que mostra um crescimento exponencial acelerado para o método Padrão.</w:t>
      </w:r>
    </w:p>
    <w:p w14:paraId="4D4BE864" w14:textId="292612C3" w:rsidR="00D57501" w:rsidRDefault="00C418DB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sto é facilmente explicado pelo livro do </w:t>
      </w:r>
      <w:proofErr w:type="spellStart"/>
      <w:r>
        <w:rPr>
          <w:rFonts w:ascii="Arial" w:hAnsi="Arial" w:cs="Arial"/>
        </w:rPr>
        <w:t>Corme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 w:fldLock="1"/>
      </w:r>
      <w:r w:rsidR="00B51859">
        <w:rPr>
          <w:rFonts w:ascii="Arial" w:hAnsi="Arial" w:cs="Arial"/>
        </w:rPr>
        <w:instrText>ADDIN CSL_CITATION {"citationItems":[{"id":"ITEM-1","itemData":{"ISBN":"8535236996","abstract":"Título original : Introduction to algorithms, 3th edition.","author":[{"dropping-particle":"","family":"Cormen","given":"Thomas H.","non-dropping-particle":"","parse-names":false,"suffix":""}],"id":"ITEM-1","issued":{"date-parts":[["2012"]]},"publisher":"Campus","title":"Algoritmos : teoria e prática","type":"book"},"uris":["http://www.mendeley.com/documents/?uuid=3341abfb-d33e-3bde-b263-67073423e4c3"]}],"mendeley":{"formattedCitation":"(Cormen, 2012)","plainTextFormattedCitation":"(Cormen, 2012)","previouslyFormattedCitation":"(Cormen, 2012)"},"properties":{"noteIndex":0},"schema":"https://github.com/citation-style-language/schema/raw/master/csl-citation.json"}</w:instrText>
      </w:r>
      <w:r>
        <w:rPr>
          <w:rFonts w:ascii="Arial" w:hAnsi="Arial" w:cs="Arial"/>
        </w:rPr>
        <w:fldChar w:fldCharType="separate"/>
      </w:r>
      <w:r w:rsidRPr="00C418DB">
        <w:rPr>
          <w:rFonts w:ascii="Arial" w:hAnsi="Arial" w:cs="Arial"/>
          <w:noProof/>
        </w:rPr>
        <w:t>(Cormen, 2012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, no qual aborda os conceitos teóricos sobre o custo dos algoritmos de recorrência. E no caso do Karatsuba que possui 3 chamadas recursivas, é mais eficiente que o Padrão que possui 4 chamadas recursivas, neste caso, com um ponto inicial provável em 1024, tendendo ao infinito.</w:t>
      </w:r>
    </w:p>
    <w:p w14:paraId="159EAD60" w14:textId="4F6506A0" w:rsidR="00C418DB" w:rsidRDefault="00C418DB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Como trabalhos futuros recomendo comparar Karatsuba a ouros métodos interativos que possivelmente podem apresentar melhor custo em números baixos.</w:t>
      </w:r>
    </w:p>
    <w:p w14:paraId="71BC0209" w14:textId="54C9728D" w:rsidR="00062685" w:rsidRPr="00062685" w:rsidRDefault="00062685" w:rsidP="002528C3">
      <w:pPr>
        <w:jc w:val="both"/>
        <w:rPr>
          <w:rFonts w:ascii="Arial" w:hAnsi="Arial" w:cs="Arial"/>
          <w:b/>
          <w:bCs/>
        </w:rPr>
      </w:pPr>
      <w:r w:rsidRPr="00062685">
        <w:rPr>
          <w:rFonts w:ascii="Arial" w:hAnsi="Arial" w:cs="Arial"/>
          <w:b/>
          <w:bCs/>
        </w:rPr>
        <w:lastRenderedPageBreak/>
        <w:t>REFERENCIAS</w:t>
      </w:r>
    </w:p>
    <w:p w14:paraId="7A2FC9F7" w14:textId="70A6EE50" w:rsidR="00B51859" w:rsidRPr="00B51859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Pr="00B51859">
        <w:rPr>
          <w:rFonts w:ascii="Arial" w:hAnsi="Arial" w:cs="Arial"/>
          <w:noProof/>
          <w:szCs w:val="24"/>
        </w:rPr>
        <w:t xml:space="preserve">Cormen, T. H. (2012). </w:t>
      </w:r>
      <w:r w:rsidRPr="00B51859">
        <w:rPr>
          <w:rFonts w:ascii="Arial" w:hAnsi="Arial" w:cs="Arial"/>
          <w:i/>
          <w:iCs/>
          <w:noProof/>
          <w:szCs w:val="24"/>
        </w:rPr>
        <w:t>Algoritmos : teoria e prática</w:t>
      </w:r>
      <w:r w:rsidRPr="00B51859">
        <w:rPr>
          <w:rFonts w:ascii="Arial" w:hAnsi="Arial" w:cs="Arial"/>
          <w:noProof/>
          <w:szCs w:val="24"/>
        </w:rPr>
        <w:t>. Campus. Retrieved from https://books.google.com.br/books?id=6iA4LgEACAAJ&amp;dq=cormen+algoritmos+teoria+pratica&amp;hl=pt-BR&amp;sa=X&amp;ved=0ahUKEwjHspTOutPkAhW3H7kGHfacDlMQ6AEIKTAA</w:t>
      </w:r>
    </w:p>
    <w:p w14:paraId="1663F514" w14:textId="77777777" w:rsidR="00B51859" w:rsidRPr="00B51859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B51859">
        <w:rPr>
          <w:rFonts w:ascii="Arial" w:hAnsi="Arial" w:cs="Arial"/>
          <w:noProof/>
          <w:szCs w:val="24"/>
        </w:rPr>
        <w:t>Farias, F. Mi. de. (2019). Karatsuba String C++. Retrieved September 15, 2019, from https://github.com/fmflavio/Karatsuba</w:t>
      </w:r>
    </w:p>
    <w:p w14:paraId="13BDCCEC" w14:textId="77777777" w:rsidR="00B51859" w:rsidRPr="00B51859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B51859">
        <w:rPr>
          <w:rFonts w:ascii="Arial" w:hAnsi="Arial" w:cs="Arial"/>
          <w:noProof/>
          <w:szCs w:val="24"/>
        </w:rPr>
        <w:t xml:space="preserve">Karatsuba, A. A. (1995). The complexity of computations. </w:t>
      </w:r>
      <w:r w:rsidRPr="00B51859">
        <w:rPr>
          <w:rFonts w:ascii="Arial" w:hAnsi="Arial" w:cs="Arial"/>
          <w:i/>
          <w:iCs/>
          <w:noProof/>
          <w:szCs w:val="24"/>
        </w:rPr>
        <w:t>Proceedings of the Steklov Institute of Mathematics-Interperiodica Translation</w:t>
      </w:r>
      <w:r w:rsidRPr="00B51859">
        <w:rPr>
          <w:rFonts w:ascii="Arial" w:hAnsi="Arial" w:cs="Arial"/>
          <w:noProof/>
          <w:szCs w:val="24"/>
        </w:rPr>
        <w:t xml:space="preserve">, </w:t>
      </w:r>
      <w:r w:rsidRPr="00B51859">
        <w:rPr>
          <w:rFonts w:ascii="Arial" w:hAnsi="Arial" w:cs="Arial"/>
          <w:i/>
          <w:iCs/>
          <w:noProof/>
          <w:szCs w:val="24"/>
        </w:rPr>
        <w:t>211</w:t>
      </w:r>
      <w:r w:rsidRPr="00B51859">
        <w:rPr>
          <w:rFonts w:ascii="Arial" w:hAnsi="Arial" w:cs="Arial"/>
          <w:noProof/>
          <w:szCs w:val="24"/>
        </w:rPr>
        <w:t>, 169–183.</w:t>
      </w:r>
    </w:p>
    <w:p w14:paraId="5D699F29" w14:textId="5B8282B0" w:rsidR="008D105B" w:rsidRPr="005D0CC5" w:rsidRDefault="00B51859" w:rsidP="002528C3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8D105B" w:rsidRPr="005D0CC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42DEEB" w14:textId="77777777" w:rsidR="0095323A" w:rsidRDefault="0095323A" w:rsidP="00484789">
      <w:pPr>
        <w:spacing w:after="0" w:line="240" w:lineRule="auto"/>
      </w:pPr>
      <w:r>
        <w:separator/>
      </w:r>
    </w:p>
  </w:endnote>
  <w:endnote w:type="continuationSeparator" w:id="0">
    <w:p w14:paraId="25C452C2" w14:textId="77777777" w:rsidR="0095323A" w:rsidRDefault="0095323A" w:rsidP="004847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1300CB" w14:textId="77777777" w:rsidR="0095323A" w:rsidRDefault="0095323A" w:rsidP="00484789">
      <w:pPr>
        <w:spacing w:after="0" w:line="240" w:lineRule="auto"/>
      </w:pPr>
      <w:r>
        <w:separator/>
      </w:r>
    </w:p>
  </w:footnote>
  <w:footnote w:type="continuationSeparator" w:id="0">
    <w:p w14:paraId="041C35AF" w14:textId="77777777" w:rsidR="0095323A" w:rsidRDefault="0095323A" w:rsidP="004847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B42B50"/>
    <w:multiLevelType w:val="hybridMultilevel"/>
    <w:tmpl w:val="D4102036"/>
    <w:lvl w:ilvl="0" w:tplc="0416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 w15:restartNumberingAfterBreak="0">
    <w:nsid w:val="380B3894"/>
    <w:multiLevelType w:val="hybridMultilevel"/>
    <w:tmpl w:val="9762F65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YwMbY0NrO0MDY2MrdU0lEKTi0uzszPAykwrAUAu4qwASwAAAA="/>
  </w:docVars>
  <w:rsids>
    <w:rsidRoot w:val="00D600CF"/>
    <w:rsid w:val="00062685"/>
    <w:rsid w:val="002528C3"/>
    <w:rsid w:val="0027301A"/>
    <w:rsid w:val="004356F8"/>
    <w:rsid w:val="00484789"/>
    <w:rsid w:val="00496173"/>
    <w:rsid w:val="00545B1B"/>
    <w:rsid w:val="005D0CC5"/>
    <w:rsid w:val="00604B9E"/>
    <w:rsid w:val="00793BBC"/>
    <w:rsid w:val="008B2E0A"/>
    <w:rsid w:val="008D105B"/>
    <w:rsid w:val="0095323A"/>
    <w:rsid w:val="00B51859"/>
    <w:rsid w:val="00C418DB"/>
    <w:rsid w:val="00D57501"/>
    <w:rsid w:val="00D600CF"/>
    <w:rsid w:val="00D96020"/>
    <w:rsid w:val="00DD04A6"/>
    <w:rsid w:val="00E57458"/>
    <w:rsid w:val="00E7619F"/>
    <w:rsid w:val="00F47E7B"/>
    <w:rsid w:val="00FF1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3A5E42"/>
  <w15:chartTrackingRefBased/>
  <w15:docId w15:val="{C79EFF1D-F019-45AF-B780-61AA95F64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84789"/>
  </w:style>
  <w:style w:type="paragraph" w:styleId="Rodap">
    <w:name w:val="footer"/>
    <w:basedOn w:val="Normal"/>
    <w:link w:val="Rodap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84789"/>
  </w:style>
  <w:style w:type="paragraph" w:styleId="PargrafodaLista">
    <w:name w:val="List Paragraph"/>
    <w:basedOn w:val="Normal"/>
    <w:uiPriority w:val="34"/>
    <w:qFormat/>
    <w:rsid w:val="005D0CC5"/>
    <w:pPr>
      <w:ind w:left="720"/>
      <w:contextualSpacing/>
    </w:pPr>
  </w:style>
  <w:style w:type="table" w:styleId="TabelaSimples1">
    <w:name w:val="Plain Table 1"/>
    <w:basedOn w:val="Tabelanormal"/>
    <w:uiPriority w:val="41"/>
    <w:rsid w:val="00604B9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1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9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3.xml"/><Relationship Id="rId18" Type="http://schemas.openxmlformats.org/officeDocument/2006/relationships/chart" Target="charts/chart8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chart" Target="charts/chart7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10" Type="http://schemas.openxmlformats.org/officeDocument/2006/relationships/image" Target="media/image3.jpe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chart" Target="charts/chart4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Tempo (segun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E-3</c:v>
                </c:pt>
                <c:pt idx="8">
                  <c:v>1E-3</c:v>
                </c:pt>
                <c:pt idx="9">
                  <c:v>1.2999999999999999E-2</c:v>
                </c:pt>
                <c:pt idx="10">
                  <c:v>5.1999999999999998E-2</c:v>
                </c:pt>
                <c:pt idx="11">
                  <c:v>0.2</c:v>
                </c:pt>
                <c:pt idx="12">
                  <c:v>0.64800000000000002</c:v>
                </c:pt>
                <c:pt idx="13">
                  <c:v>1.8660000000000001</c:v>
                </c:pt>
                <c:pt idx="14">
                  <c:v>5.6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6521-428D-B500-A4491873652C}"/>
            </c:ext>
          </c:extLst>
        </c:ser>
        <c:ser>
          <c:idx val="1"/>
          <c:order val="1"/>
          <c:tx>
            <c:strRef>
              <c:f>Base2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2.1000000000000001E-2</c:v>
                </c:pt>
                <c:pt idx="9">
                  <c:v>0.16400000000000001</c:v>
                </c:pt>
                <c:pt idx="10">
                  <c:v>0.57399999999999995</c:v>
                </c:pt>
                <c:pt idx="11">
                  <c:v>2.6890000000000001</c:v>
                </c:pt>
                <c:pt idx="12">
                  <c:v>10.528</c:v>
                </c:pt>
                <c:pt idx="13">
                  <c:v>40.682000000000002</c:v>
                </c:pt>
                <c:pt idx="14">
                  <c:v>162.920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6521-428D-B500-A449187365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0</c:v>
                </c:pt>
                <c:pt idx="3">
                  <c:v>34</c:v>
                </c:pt>
                <c:pt idx="4">
                  <c:v>112</c:v>
                </c:pt>
                <c:pt idx="5">
                  <c:v>226</c:v>
                </c:pt>
                <c:pt idx="6">
                  <c:v>1075</c:v>
                </c:pt>
                <c:pt idx="7">
                  <c:v>2740</c:v>
                </c:pt>
                <c:pt idx="8">
                  <c:v>8479</c:v>
                </c:pt>
                <c:pt idx="9">
                  <c:v>26101</c:v>
                </c:pt>
                <c:pt idx="10">
                  <c:v>78877</c:v>
                </c:pt>
                <c:pt idx="11">
                  <c:v>236581</c:v>
                </c:pt>
                <c:pt idx="12">
                  <c:v>703807</c:v>
                </c:pt>
                <c:pt idx="13">
                  <c:v>2124637</c:v>
                </c:pt>
                <c:pt idx="14">
                  <c:v>63603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2ED-4DE2-B4A9-F22141934F44}"/>
            </c:ext>
          </c:extLst>
        </c:ser>
        <c:ser>
          <c:idx val="1"/>
          <c:order val="1"/>
          <c:tx>
            <c:strRef>
              <c:f>Base2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3</c:v>
                </c:pt>
                <c:pt idx="3">
                  <c:v>65</c:v>
                </c:pt>
                <c:pt idx="4">
                  <c:v>285</c:v>
                </c:pt>
                <c:pt idx="5">
                  <c:v>753</c:v>
                </c:pt>
                <c:pt idx="6">
                  <c:v>5093</c:v>
                </c:pt>
                <c:pt idx="7">
                  <c:v>16101</c:v>
                </c:pt>
                <c:pt idx="8">
                  <c:v>65597</c:v>
                </c:pt>
                <c:pt idx="9">
                  <c:v>261153</c:v>
                </c:pt>
                <c:pt idx="10">
                  <c:v>1074453</c:v>
                </c:pt>
                <c:pt idx="11">
                  <c:v>4304597</c:v>
                </c:pt>
                <c:pt idx="12">
                  <c:v>17091517</c:v>
                </c:pt>
                <c:pt idx="13">
                  <c:v>68265201</c:v>
                </c:pt>
                <c:pt idx="14">
                  <c:v>2727740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2ED-4DE2-B4A9-F22141934F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2E-3</c:v>
                </c:pt>
                <c:pt idx="8">
                  <c:v>3.0000000000000001E-3</c:v>
                </c:pt>
                <c:pt idx="9">
                  <c:v>2.4E-2</c:v>
                </c:pt>
                <c:pt idx="10">
                  <c:v>0.104</c:v>
                </c:pt>
                <c:pt idx="11">
                  <c:v>0.32300000000000001</c:v>
                </c:pt>
                <c:pt idx="12">
                  <c:v>1.0549999999999999</c:v>
                </c:pt>
                <c:pt idx="13">
                  <c:v>3.1509999999999998</c:v>
                </c:pt>
                <c:pt idx="14">
                  <c:v>7.2309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27C-42DD-867E-62032A9DC39B}"/>
            </c:ext>
          </c:extLst>
        </c:ser>
        <c:ser>
          <c:idx val="1"/>
          <c:order val="1"/>
          <c:tx>
            <c:strRef>
              <c:f>Base8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4E-2</c:v>
                </c:pt>
                <c:pt idx="8">
                  <c:v>6.0999999999999999E-2</c:v>
                </c:pt>
                <c:pt idx="9">
                  <c:v>0.31</c:v>
                </c:pt>
                <c:pt idx="10">
                  <c:v>1.3069999999999999</c:v>
                </c:pt>
                <c:pt idx="11">
                  <c:v>4.99</c:v>
                </c:pt>
                <c:pt idx="12">
                  <c:v>20.407</c:v>
                </c:pt>
                <c:pt idx="13">
                  <c:v>79.652000000000001</c:v>
                </c:pt>
                <c:pt idx="14">
                  <c:v>257.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27C-42DD-867E-62032A9DC39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58</c:v>
                </c:pt>
                <c:pt idx="4">
                  <c:v>154</c:v>
                </c:pt>
                <c:pt idx="5">
                  <c:v>526</c:v>
                </c:pt>
                <c:pt idx="6">
                  <c:v>1591</c:v>
                </c:pt>
                <c:pt idx="7">
                  <c:v>4792</c:v>
                </c:pt>
                <c:pt idx="8">
                  <c:v>14659</c:v>
                </c:pt>
                <c:pt idx="9">
                  <c:v>43816</c:v>
                </c:pt>
                <c:pt idx="10">
                  <c:v>132685</c:v>
                </c:pt>
                <c:pt idx="11">
                  <c:v>396490</c:v>
                </c:pt>
                <c:pt idx="12">
                  <c:v>1189975</c:v>
                </c:pt>
                <c:pt idx="13">
                  <c:v>3578794</c:v>
                </c:pt>
                <c:pt idx="14">
                  <c:v>107278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397-4BEE-8E20-54EB07BB4E44}"/>
            </c:ext>
          </c:extLst>
        </c:ser>
        <c:ser>
          <c:idx val="1"/>
          <c:order val="1"/>
          <c:tx>
            <c:strRef>
              <c:f>Base8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125</c:v>
                </c:pt>
                <c:pt idx="4">
                  <c:v>389</c:v>
                </c:pt>
                <c:pt idx="5">
                  <c:v>2053</c:v>
                </c:pt>
                <c:pt idx="6">
                  <c:v>7761</c:v>
                </c:pt>
                <c:pt idx="7">
                  <c:v>31629</c:v>
                </c:pt>
                <c:pt idx="8">
                  <c:v>122325</c:v>
                </c:pt>
                <c:pt idx="9">
                  <c:v>497197</c:v>
                </c:pt>
                <c:pt idx="10">
                  <c:v>2002765</c:v>
                </c:pt>
                <c:pt idx="11">
                  <c:v>7901989</c:v>
                </c:pt>
                <c:pt idx="12">
                  <c:v>31809285</c:v>
                </c:pt>
                <c:pt idx="13">
                  <c:v>127218509</c:v>
                </c:pt>
                <c:pt idx="14">
                  <c:v>5092463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397-4BEE-8E20-54EB07BB4E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F$23:$F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1E-3</c:v>
                </c:pt>
                <c:pt idx="9">
                  <c:v>0.03</c:v>
                </c:pt>
                <c:pt idx="10">
                  <c:v>9.7000000000000003E-2</c:v>
                </c:pt>
                <c:pt idx="11">
                  <c:v>0.36499999999999999</c:v>
                </c:pt>
                <c:pt idx="12">
                  <c:v>1.02</c:v>
                </c:pt>
                <c:pt idx="13">
                  <c:v>3.2919999999999998</c:v>
                </c:pt>
                <c:pt idx="14">
                  <c:v>7.7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7D9-4825-853E-F124EF5B9D69}"/>
            </c:ext>
          </c:extLst>
        </c:ser>
        <c:ser>
          <c:idx val="1"/>
          <c:order val="1"/>
          <c:tx>
            <c:strRef>
              <c:f>Base1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G$23:$G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5.0000000000000001E-3</c:v>
                </c:pt>
                <c:pt idx="8">
                  <c:v>6.6000000000000003E-2</c:v>
                </c:pt>
                <c:pt idx="9">
                  <c:v>0.318</c:v>
                </c:pt>
                <c:pt idx="10">
                  <c:v>1.278</c:v>
                </c:pt>
                <c:pt idx="11">
                  <c:v>5.2690000000000001</c:v>
                </c:pt>
                <c:pt idx="12">
                  <c:v>20.411000000000001</c:v>
                </c:pt>
                <c:pt idx="13">
                  <c:v>86.712000000000003</c:v>
                </c:pt>
                <c:pt idx="14">
                  <c:v>275.497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7D9-4825-853E-F124EF5B9D6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Base10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70</c:v>
                </c:pt>
                <c:pt idx="4">
                  <c:v>178</c:v>
                </c:pt>
                <c:pt idx="5">
                  <c:v>541</c:v>
                </c:pt>
                <c:pt idx="6">
                  <c:v>1690</c:v>
                </c:pt>
                <c:pt idx="7">
                  <c:v>5026</c:v>
                </c:pt>
                <c:pt idx="8">
                  <c:v>15286</c:v>
                </c:pt>
                <c:pt idx="9">
                  <c:v>45559</c:v>
                </c:pt>
                <c:pt idx="10">
                  <c:v>136924</c:v>
                </c:pt>
                <c:pt idx="11">
                  <c:v>410113</c:v>
                </c:pt>
                <c:pt idx="12">
                  <c:v>1230313</c:v>
                </c:pt>
                <c:pt idx="13">
                  <c:v>3691360</c:v>
                </c:pt>
                <c:pt idx="14">
                  <c:v>1107677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440-42A2-9FF4-C84F5B97F815}"/>
            </c:ext>
          </c:extLst>
        </c:ser>
        <c:ser>
          <c:idx val="1"/>
          <c:order val="1"/>
          <c:tx>
            <c:strRef>
              <c:f>Base1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Base10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70</c:v>
                </c:pt>
                <c:pt idx="4">
                  <c:v>457</c:v>
                </c:pt>
                <c:pt idx="5">
                  <c:v>1985</c:v>
                </c:pt>
                <c:pt idx="6">
                  <c:v>8077</c:v>
                </c:pt>
                <c:pt idx="7">
                  <c:v>32633</c:v>
                </c:pt>
                <c:pt idx="8">
                  <c:v>131797</c:v>
                </c:pt>
                <c:pt idx="9">
                  <c:v>513269</c:v>
                </c:pt>
                <c:pt idx="10">
                  <c:v>2068069</c:v>
                </c:pt>
                <c:pt idx="11">
                  <c:v>8211149</c:v>
                </c:pt>
                <c:pt idx="12">
                  <c:v>3296613</c:v>
                </c:pt>
                <c:pt idx="13">
                  <c:v>131846025</c:v>
                </c:pt>
                <c:pt idx="14">
                  <c:v>5271389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440-42A2-9FF4-C84F5B97F8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6.0000000000000001E-3</c:v>
                </c:pt>
                <c:pt idx="9">
                  <c:v>2.5000000000000001E-2</c:v>
                </c:pt>
                <c:pt idx="10">
                  <c:v>0.125</c:v>
                </c:pt>
                <c:pt idx="11">
                  <c:v>0.377</c:v>
                </c:pt>
                <c:pt idx="12">
                  <c:v>1.149</c:v>
                </c:pt>
                <c:pt idx="13">
                  <c:v>3.2549999999999999</c:v>
                </c:pt>
                <c:pt idx="14">
                  <c:v>8.198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304-4DB9-BAC6-7369402B23C7}"/>
            </c:ext>
          </c:extLst>
        </c:ser>
        <c:ser>
          <c:idx val="1"/>
          <c:order val="1"/>
          <c:tx>
            <c:strRef>
              <c:f>Base16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0999999999999999E-2</c:v>
                </c:pt>
                <c:pt idx="8">
                  <c:v>7.8E-2</c:v>
                </c:pt>
                <c:pt idx="9">
                  <c:v>0.33800000000000002</c:v>
                </c:pt>
                <c:pt idx="10">
                  <c:v>1.4410000000000001</c:v>
                </c:pt>
                <c:pt idx="11">
                  <c:v>5.69</c:v>
                </c:pt>
                <c:pt idx="12">
                  <c:v>23.196000000000002</c:v>
                </c:pt>
                <c:pt idx="13">
                  <c:v>88.486000000000004</c:v>
                </c:pt>
                <c:pt idx="14">
                  <c:v>285.749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304-4DB9-BAC6-7369402B23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6</c:v>
                </c:pt>
                <c:pt idx="3">
                  <c:v>70</c:v>
                </c:pt>
                <c:pt idx="4">
                  <c:v>202</c:v>
                </c:pt>
                <c:pt idx="5">
                  <c:v>553</c:v>
                </c:pt>
                <c:pt idx="6">
                  <c:v>1816</c:v>
                </c:pt>
                <c:pt idx="7">
                  <c:v>5203</c:v>
                </c:pt>
                <c:pt idx="8">
                  <c:v>15619</c:v>
                </c:pt>
                <c:pt idx="9">
                  <c:v>47323</c:v>
                </c:pt>
                <c:pt idx="10">
                  <c:v>141787</c:v>
                </c:pt>
                <c:pt idx="11">
                  <c:v>430222</c:v>
                </c:pt>
                <c:pt idx="12">
                  <c:v>1282849</c:v>
                </c:pt>
                <c:pt idx="13">
                  <c:v>3849670</c:v>
                </c:pt>
                <c:pt idx="14">
                  <c:v>115264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9E7-40D1-BE13-D0088228577F}"/>
            </c:ext>
          </c:extLst>
        </c:ser>
        <c:ser>
          <c:idx val="1"/>
          <c:order val="1"/>
          <c:tx>
            <c:strRef>
              <c:f>Base16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25</c:v>
                </c:pt>
                <c:pt idx="3">
                  <c:v>121</c:v>
                </c:pt>
                <c:pt idx="4">
                  <c:v>593</c:v>
                </c:pt>
                <c:pt idx="5">
                  <c:v>1933</c:v>
                </c:pt>
                <c:pt idx="6">
                  <c:v>8645</c:v>
                </c:pt>
                <c:pt idx="7">
                  <c:v>33233</c:v>
                </c:pt>
                <c:pt idx="8">
                  <c:v>135241</c:v>
                </c:pt>
                <c:pt idx="9">
                  <c:v>540857</c:v>
                </c:pt>
                <c:pt idx="10">
                  <c:v>2166329</c:v>
                </c:pt>
                <c:pt idx="11">
                  <c:v>8711053</c:v>
                </c:pt>
                <c:pt idx="12">
                  <c:v>34794741</c:v>
                </c:pt>
                <c:pt idx="13">
                  <c:v>138964061</c:v>
                </c:pt>
                <c:pt idx="14">
                  <c:v>5550771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E7-40D1-BE13-D0088228577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FC84BC-3010-4103-93AF-EE7261AB1F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</TotalTime>
  <Pages>9</Pages>
  <Words>1739</Words>
  <Characters>9393</Characters>
  <Application>Microsoft Office Word</Application>
  <DocSecurity>0</DocSecurity>
  <Lines>78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avio Miranda de Farias</dc:creator>
  <cp:keywords/>
  <dc:description/>
  <cp:lastModifiedBy>Flavio Miranda de Farias</cp:lastModifiedBy>
  <cp:revision>7</cp:revision>
  <dcterms:created xsi:type="dcterms:W3CDTF">2019-09-15T17:48:00Z</dcterms:created>
  <dcterms:modified xsi:type="dcterms:W3CDTF">2019-09-15T2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d1c6fd-cfde-39a8-88ac-c3aded7a8f1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associacao-brasileira-de-normas-tecnicas-ufrgs</vt:lpwstr>
  </property>
  <property fmtid="{D5CDD505-2E9C-101B-9397-08002B2CF9AE}" pid="24" name="Mendeley Recent Style Name 9_1">
    <vt:lpwstr>Universidade Federal do Rio Grande do Sul - SBUFRGS - ABNT (autoria completa) (Portuguese - Brazil)</vt:lpwstr>
  </property>
</Properties>
</file>